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7CBF1083" w:rsidR="00314E29" w:rsidRPr="00703054" w:rsidRDefault="009B7205" w:rsidP="008C090F">
      <w:pPr>
        <w:pStyle w:val="Heading2"/>
        <w:numPr>
          <w:ilvl w:val="0"/>
          <w:numId w:val="0"/>
        </w:numPr>
        <w:ind w:left="576"/>
        <w:jc w:val="center"/>
        <w:rPr>
          <w:lang w:val="en-US"/>
        </w:rPr>
      </w:pPr>
      <w:r>
        <w:rPr>
          <w:lang w:val="en-US"/>
        </w:rPr>
        <w:t>LANDASAN</w:t>
      </w:r>
      <w:r w:rsidR="00703054">
        <w:rPr>
          <w:lang w:val="en-US"/>
        </w:rPr>
        <w:t xml:space="preserve"> TEORI</w:t>
      </w:r>
    </w:p>
    <w:p w14:paraId="60CD7C7B" w14:textId="131DD691" w:rsidR="0021077C" w:rsidRDefault="00147982" w:rsidP="0021077C">
      <w:pPr>
        <w:pStyle w:val="Heading2"/>
        <w:numPr>
          <w:ilvl w:val="1"/>
          <w:numId w:val="11"/>
        </w:numPr>
        <w:rPr>
          <w:lang w:val="en-US"/>
        </w:rPr>
      </w:pPr>
      <w:r>
        <w:rPr>
          <w:lang w:val="en-US"/>
        </w:rPr>
        <w:t>Tinjauan Pustaka</w:t>
      </w:r>
    </w:p>
    <w:p w14:paraId="5DE49889" w14:textId="77777777" w:rsidR="007E4DD8" w:rsidRDefault="00B33F5A" w:rsidP="00377B19">
      <w:pPr>
        <w:pStyle w:val="ListParagraph"/>
        <w:numPr>
          <w:ilvl w:val="2"/>
          <w:numId w:val="11"/>
        </w:numPr>
        <w:rPr>
          <w:lang w:val="en-US"/>
        </w:rPr>
      </w:pPr>
      <w:r>
        <w:rPr>
          <w:lang w:val="en-US"/>
        </w:rPr>
        <w:t>Integrasi Aplikasi Web dan Android</w:t>
      </w:r>
    </w:p>
    <w:p w14:paraId="6334E4B1" w14:textId="25BCA6B9" w:rsidR="0021077C" w:rsidRDefault="0021077C" w:rsidP="007E4DD8">
      <w:pPr>
        <w:ind w:left="720"/>
        <w:rPr>
          <w:lang w:val="en-US"/>
        </w:rPr>
      </w:pPr>
      <w:r w:rsidRPr="007E4DD8">
        <w:rPr>
          <w:lang w:val="en-US"/>
        </w:rPr>
        <w:t xml:space="preserve">Percobaan yang dilakukan oleh </w:t>
      </w:r>
      <w:r w:rsidR="00C245DC" w:rsidRPr="007E4DD8">
        <w:rPr>
          <w:lang w:val="en-US"/>
        </w:rPr>
        <w:t xml:space="preserve">Jos Forman Tompoh </w:t>
      </w:r>
      <w:r w:rsidR="00C245DC">
        <w:t>(Tompoh et al., 2016)</w:t>
      </w:r>
      <w:r w:rsidR="00B947B7" w:rsidRPr="007E4DD8">
        <w:rPr>
          <w:lang w:val="en-US"/>
        </w:rPr>
        <w:t xml:space="preserve"> memanfaatkan </w:t>
      </w:r>
      <w:r w:rsidR="00B947B7" w:rsidRPr="007E4DD8">
        <w:rPr>
          <w:i/>
          <w:lang w:val="en-US"/>
        </w:rPr>
        <w:t>framework</w:t>
      </w:r>
      <w:r w:rsidR="00B947B7" w:rsidRPr="007E4DD8">
        <w:rPr>
          <w:lang w:val="en-US"/>
        </w:rPr>
        <w:t xml:space="preserve"> </w:t>
      </w:r>
      <w:r w:rsidR="00B947B7" w:rsidRPr="007E4DD8">
        <w:rPr>
          <w:i/>
          <w:lang w:val="en-US"/>
        </w:rPr>
        <w:t xml:space="preserve">cordova </w:t>
      </w:r>
      <w:r w:rsidR="00B947B7" w:rsidRPr="007E4DD8">
        <w:rPr>
          <w:lang w:val="en-US"/>
        </w:rPr>
        <w:t xml:space="preserve"> dan </w:t>
      </w:r>
      <w:r w:rsidR="00B947B7" w:rsidRPr="007E4DD8">
        <w:rPr>
          <w:i/>
          <w:lang w:val="en-US"/>
        </w:rPr>
        <w:t>framework ionic</w:t>
      </w:r>
      <w:r w:rsidR="001261A6" w:rsidRPr="007E4DD8">
        <w:rPr>
          <w:lang w:val="en-US"/>
        </w:rPr>
        <w:t xml:space="preserve"> sehingga dapat diakses melalui web dan android secara server lokal dengan menggunakan XAMPP. Dengan menggunakan web-services </w:t>
      </w:r>
      <w:r w:rsidR="001261A6" w:rsidRPr="007E4DD8">
        <w:rPr>
          <w:i/>
          <w:lang w:val="en-US"/>
        </w:rPr>
        <w:t>client</w:t>
      </w:r>
      <w:r w:rsidR="001261A6" w:rsidRPr="007E4DD8">
        <w:rPr>
          <w:lang w:val="en-US"/>
        </w:rPr>
        <w:t xml:space="preserve">, user android dan </w:t>
      </w:r>
      <w:r w:rsidR="001261A6" w:rsidRPr="007E4DD8">
        <w:rPr>
          <w:i/>
          <w:lang w:val="en-US"/>
        </w:rPr>
        <w:t>client</w:t>
      </w:r>
      <w:r w:rsidR="001261A6" w:rsidRPr="007E4DD8">
        <w:rPr>
          <w:lang w:val="en-US"/>
        </w:rPr>
        <w:t xml:space="preserve"> admin pada web dapat berintegrasi dalam sistem pemesanan</w:t>
      </w:r>
      <w:r w:rsidR="002F73D0" w:rsidRPr="007E4DD8">
        <w:rPr>
          <w:lang w:val="en-US"/>
        </w:rPr>
        <w:t>.</w:t>
      </w:r>
      <w:r w:rsidR="00590389" w:rsidRPr="007E4DD8">
        <w:rPr>
          <w:lang w:val="en-US"/>
        </w:rPr>
        <w:t xml:space="preserve"> </w:t>
      </w:r>
    </w:p>
    <w:p w14:paraId="3646A2E7" w14:textId="6AE6F1BB" w:rsidR="00377B19" w:rsidRDefault="00B24F9F" w:rsidP="00377B19">
      <w:pPr>
        <w:ind w:left="720"/>
        <w:rPr>
          <w:lang w:val="en-US"/>
        </w:rPr>
      </w:pPr>
      <w:r>
        <w:rPr>
          <w:lang w:val="en-US"/>
        </w:rPr>
        <w:t xml:space="preserve">Pada Aplikasi yang dirancang oleh Wismarini dan Prihandono </w:t>
      </w:r>
      <w:r>
        <w:t>(Wismarini &amp; Prihandono, 2020)</w:t>
      </w:r>
      <w:r w:rsidR="009227B1">
        <w:rPr>
          <w:lang w:val="en-US"/>
        </w:rPr>
        <w:t>,</w:t>
      </w:r>
      <w:r>
        <w:rPr>
          <w:lang w:val="en-US"/>
        </w:rPr>
        <w:t xml:space="preserve"> melakukan integrasi aplikasi android dengan web services menggunakan library </w:t>
      </w:r>
      <w:r>
        <w:rPr>
          <w:i/>
          <w:lang w:val="en-US"/>
        </w:rPr>
        <w:t>volley</w:t>
      </w:r>
      <w:r>
        <w:rPr>
          <w:lang w:val="en-US"/>
        </w:rPr>
        <w:t xml:space="preserve"> </w:t>
      </w:r>
      <w:r w:rsidR="00594121">
        <w:rPr>
          <w:lang w:val="en-US"/>
        </w:rPr>
        <w:t>yang memanfaatkan REST Api sebagai perantara dengan web service nya.Sistem yang diterapkan juga masih menggunakan web server secara lokal</w:t>
      </w:r>
      <w:r w:rsidR="005D3ECC">
        <w:rPr>
          <w:lang w:val="en-US"/>
        </w:rPr>
        <w:t>.</w:t>
      </w:r>
    </w:p>
    <w:p w14:paraId="006750F9" w14:textId="05607DB1" w:rsidR="00C354D2" w:rsidRDefault="00871F52" w:rsidP="00EC3CE8">
      <w:pPr>
        <w:pStyle w:val="ListParagraph"/>
        <w:numPr>
          <w:ilvl w:val="2"/>
          <w:numId w:val="11"/>
        </w:numPr>
        <w:rPr>
          <w:lang w:val="en-US"/>
        </w:rPr>
      </w:pPr>
      <w:r>
        <w:rPr>
          <w:lang w:val="en-US"/>
        </w:rPr>
        <w:t>Penerapan Metode Geocode pada Aplikasi Android</w:t>
      </w:r>
    </w:p>
    <w:p w14:paraId="169A1BE1" w14:textId="5C5933CB" w:rsidR="00C354D2" w:rsidRDefault="00EC3CE8" w:rsidP="00531B4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009227B1" w:rsidRPr="009227B1">
        <w:t xml:space="preserve"> </w:t>
      </w:r>
      <w:r w:rsidR="009227B1">
        <w:t>(Sandheep et al., 2017)</w:t>
      </w:r>
      <w:r w:rsidR="009227B1">
        <w:rPr>
          <w:lang w:val="en-US"/>
        </w:rPr>
        <w:t>, diterapkan metode</w:t>
      </w:r>
      <w:r w:rsidR="009227B1">
        <w:rPr>
          <w:i/>
          <w:lang w:val="en-US"/>
        </w:rPr>
        <w:t xml:space="preserve"> Reverse Geocoding</w:t>
      </w:r>
      <w:r w:rsidR="009227B1">
        <w:rPr>
          <w:lang w:val="en-US"/>
        </w:rPr>
        <w:t xml:space="preserve"> </w:t>
      </w:r>
      <w:r w:rsidR="006B6C31">
        <w:rPr>
          <w:lang w:val="en-US"/>
        </w:rPr>
        <w:t xml:space="preserve">untuk mengubah data koordinat yang dikoleksi dengan metode </w:t>
      </w:r>
      <w:r w:rsidR="006B6C31">
        <w:rPr>
          <w:i/>
          <w:lang w:val="en-US"/>
        </w:rPr>
        <w:t>Crowdsourcing</w:t>
      </w:r>
      <w:r w:rsidR="00615E80">
        <w:rPr>
          <w:lang w:val="en-US"/>
        </w:rPr>
        <w:t xml:space="preserve"> menjadi lokasi </w:t>
      </w:r>
      <w:r w:rsidR="00615E80">
        <w:rPr>
          <w:i/>
          <w:lang w:val="en-US"/>
        </w:rPr>
        <w:t>bus stop</w:t>
      </w:r>
      <w:r w:rsidR="0066438C">
        <w:rPr>
          <w:lang w:val="en-US"/>
        </w:rPr>
        <w:t xml:space="preserve"> terdekat pada Google Map berdasarkan koordinat yang didapat oleh user setelah </w:t>
      </w:r>
      <w:r w:rsidR="00061998">
        <w:rPr>
          <w:lang w:val="en-US"/>
        </w:rPr>
        <w:t>tu</w:t>
      </w:r>
      <w:r w:rsidR="00F0100C">
        <w:rPr>
          <w:lang w:val="en-US"/>
        </w:rPr>
        <w:t>run atau naik bus.</w:t>
      </w:r>
      <w:r w:rsidR="009D77F3">
        <w:rPr>
          <w:lang w:val="en-US"/>
        </w:rPr>
        <w:t xml:space="preserve"> Sistem ini akan berkembang lebih cepat jika semakin banyak </w:t>
      </w:r>
      <w:r w:rsidR="009D77F3">
        <w:rPr>
          <w:lang w:val="en-US"/>
        </w:rPr>
        <w:lastRenderedPageBreak/>
        <w:t xml:space="preserve">user yang menggunakan, dikarenakan aplikasi akan menerima lebih banyak data dari </w:t>
      </w:r>
      <w:r w:rsidR="009D77F3">
        <w:rPr>
          <w:i/>
          <w:lang w:val="en-US"/>
        </w:rPr>
        <w:t>Crowdsourcing</w:t>
      </w:r>
      <w:r w:rsidR="009D77F3">
        <w:rPr>
          <w:lang w:val="en-US"/>
        </w:rPr>
        <w:t xml:space="preserve"> dan </w:t>
      </w:r>
      <w:r w:rsidR="007F642E">
        <w:rPr>
          <w:lang w:val="en-US"/>
        </w:rPr>
        <w:t>akan lebih efektif.</w:t>
      </w:r>
    </w:p>
    <w:p w14:paraId="22507848" w14:textId="0CF25C10" w:rsidR="00117096" w:rsidRPr="00B90BD6" w:rsidRDefault="004D29BD" w:rsidP="00117096">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sidR="00117096">
        <w:rPr>
          <w:lang w:val="en-US"/>
        </w:rPr>
        <w:t xml:space="preserve">, Menggunakan Twitter API untuk mendapatkan postingan atau </w:t>
      </w:r>
      <w:r w:rsidR="00117096">
        <w:rPr>
          <w:i/>
          <w:lang w:val="en-US"/>
        </w:rPr>
        <w:t>tweet</w:t>
      </w:r>
      <w:r w:rsidR="00117096">
        <w:rPr>
          <w:lang w:val="en-US"/>
        </w:rPr>
        <w:t xml:space="preserve"> tentang keadaan darurat, lalu ditampilkan pada </w:t>
      </w:r>
      <w:r w:rsidR="00117096" w:rsidRPr="00B90BD6">
        <w:rPr>
          <w:i/>
          <w:lang w:val="en-US"/>
        </w:rPr>
        <w:t>Google Maps</w:t>
      </w:r>
      <w:r w:rsidR="00117096">
        <w:rPr>
          <w:lang w:val="en-US"/>
        </w:rPr>
        <w:t xml:space="preserve"> melalui aplikasi ini.</w:t>
      </w:r>
    </w:p>
    <w:p w14:paraId="702469A0" w14:textId="0174BA41" w:rsidR="004D29BD" w:rsidRPr="00B90BD6" w:rsidRDefault="00117096" w:rsidP="00137C96">
      <w:pPr>
        <w:ind w:left="720"/>
        <w:jc w:val="left"/>
        <w:rPr>
          <w:lang w:val="en-US"/>
        </w:rPr>
      </w:pPr>
      <w:r>
        <w:rPr>
          <w:lang w:val="en-US"/>
        </w:rPr>
        <w:t xml:space="preserve">User juga dapat memposting  atau menuliskan suatu keadaan darurat melalui aplikasi ini </w:t>
      </w:r>
      <w:r w:rsidR="00EB7018">
        <w:rPr>
          <w:lang w:val="en-US"/>
        </w:rPr>
        <w:t xml:space="preserve">dan menuliskan lokasi kejadian, jika user tidak menuliskan lokasi maka secara otomatis lokasi akan tertulis menggunakan </w:t>
      </w:r>
      <w:r w:rsidR="004D29BD">
        <w:rPr>
          <w:lang w:val="en-US"/>
        </w:rPr>
        <w:t xml:space="preserve">metode </w:t>
      </w:r>
      <w:r w:rsidR="004D29BD">
        <w:rPr>
          <w:i/>
          <w:lang w:val="en-US"/>
        </w:rPr>
        <w:t>Reverse Geocoding</w:t>
      </w:r>
      <w:r w:rsidR="004D29BD">
        <w:rPr>
          <w:lang w:val="en-US"/>
        </w:rPr>
        <w:t xml:space="preserve"> </w:t>
      </w:r>
      <w:r w:rsidR="00137C96">
        <w:rPr>
          <w:lang w:val="en-US"/>
        </w:rPr>
        <w:t xml:space="preserve">dengan </w:t>
      </w:r>
      <w:r w:rsidR="003F3C6F">
        <w:rPr>
          <w:lang w:val="en-US"/>
        </w:rPr>
        <w:t>mengubah</w:t>
      </w:r>
      <w:r w:rsidR="00137C96">
        <w:rPr>
          <w:lang w:val="en-US"/>
        </w:rPr>
        <w:t xml:space="preserve"> titik </w:t>
      </w:r>
      <w:r w:rsidR="00137C96">
        <w:rPr>
          <w:i/>
          <w:lang w:val="en-US"/>
        </w:rPr>
        <w:t xml:space="preserve">Latitude </w:t>
      </w:r>
      <w:r w:rsidR="00137C96">
        <w:rPr>
          <w:lang w:val="en-US"/>
        </w:rPr>
        <w:t xml:space="preserve">dan </w:t>
      </w:r>
      <w:r w:rsidR="00137C96">
        <w:rPr>
          <w:i/>
          <w:lang w:val="en-US"/>
        </w:rPr>
        <w:t>Longitude</w:t>
      </w:r>
      <w:r w:rsidR="00137C96">
        <w:rPr>
          <w:lang w:val="en-US"/>
        </w:rPr>
        <w:t xml:space="preserve"> </w:t>
      </w:r>
      <w:r w:rsidR="00B90BD6">
        <w:rPr>
          <w:lang w:val="en-US"/>
        </w:rPr>
        <w:t xml:space="preserve">menjadi lokasi suatu tempat sehingga dapat dibaca oleh </w:t>
      </w:r>
      <w:r w:rsidR="0041682B">
        <w:rPr>
          <w:lang w:val="en-US"/>
        </w:rPr>
        <w:t>user lain nya</w:t>
      </w:r>
      <w:r w:rsidR="00B90BD6">
        <w:rPr>
          <w:lang w:val="en-US"/>
        </w:rPr>
        <w:t xml:space="preserve">. </w:t>
      </w:r>
    </w:p>
    <w:p w14:paraId="6524DB58" w14:textId="77777777" w:rsidR="00531B4F" w:rsidRDefault="00531B4F" w:rsidP="00531B4F">
      <w:pPr>
        <w:ind w:left="1440" w:firstLine="0"/>
        <w:rPr>
          <w:lang w:val="en-US"/>
        </w:rPr>
      </w:pPr>
    </w:p>
    <w:p w14:paraId="312C3BCA" w14:textId="77777777" w:rsidR="00C354D2" w:rsidRDefault="00C354D2" w:rsidP="00147982">
      <w:pPr>
        <w:rPr>
          <w:lang w:val="en-US"/>
        </w:rPr>
      </w:pPr>
    </w:p>
    <w:p w14:paraId="5A947B4D" w14:textId="77777777" w:rsidR="00C354D2" w:rsidRDefault="00C354D2" w:rsidP="00147982">
      <w:pPr>
        <w:rPr>
          <w:lang w:val="en-US"/>
        </w:rPr>
      </w:pPr>
    </w:p>
    <w:p w14:paraId="5EC64B01" w14:textId="77777777" w:rsidR="003230A5" w:rsidRDefault="003230A5" w:rsidP="00147982">
      <w:pPr>
        <w:rPr>
          <w:lang w:val="en-US"/>
        </w:rPr>
      </w:pPr>
    </w:p>
    <w:p w14:paraId="78385CB9" w14:textId="77777777" w:rsidR="003230A5" w:rsidRDefault="003230A5" w:rsidP="00147982">
      <w:pPr>
        <w:rPr>
          <w:lang w:val="en-US"/>
        </w:rPr>
      </w:pPr>
    </w:p>
    <w:p w14:paraId="254A0C9C" w14:textId="77777777" w:rsidR="003230A5" w:rsidRDefault="003230A5" w:rsidP="00147982">
      <w:pPr>
        <w:rPr>
          <w:lang w:val="en-US"/>
        </w:rPr>
      </w:pPr>
    </w:p>
    <w:p w14:paraId="24D289A0" w14:textId="77777777" w:rsidR="003230A5" w:rsidRDefault="003230A5" w:rsidP="00147982">
      <w:pPr>
        <w:rPr>
          <w:lang w:val="en-US"/>
        </w:rPr>
      </w:pPr>
    </w:p>
    <w:p w14:paraId="3BF68782" w14:textId="77777777" w:rsidR="003230A5" w:rsidRDefault="003230A5" w:rsidP="00147982">
      <w:pPr>
        <w:rPr>
          <w:lang w:val="en-US"/>
        </w:rPr>
      </w:pPr>
    </w:p>
    <w:p w14:paraId="01C17721" w14:textId="7F163878" w:rsidR="00D03803" w:rsidRPr="00147982" w:rsidRDefault="00D03803" w:rsidP="00147982">
      <w:pPr>
        <w:rPr>
          <w:lang w:val="en-US"/>
        </w:rPr>
      </w:pPr>
    </w:p>
    <w:p w14:paraId="27B1E2DB" w14:textId="126DF344" w:rsidR="00FB15BA" w:rsidRDefault="00F42EAB" w:rsidP="00F42EAB">
      <w:pPr>
        <w:pStyle w:val="Heading2"/>
        <w:numPr>
          <w:ilvl w:val="1"/>
          <w:numId w:val="11"/>
        </w:numPr>
        <w:rPr>
          <w:lang w:val="en-US"/>
        </w:rPr>
      </w:pPr>
      <w:r>
        <w:rPr>
          <w:lang w:val="en-US"/>
        </w:rPr>
        <w:lastRenderedPageBreak/>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025DC091" w:rsidR="00A445A5" w:rsidRPr="00A445A5" w:rsidRDefault="00A445A5" w:rsidP="00D423F7">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590389">
        <w:rPr>
          <w:lang w:val="en-US"/>
        </w:rPr>
        <w:instrText xml:space="preserve"> ADDIN ZOTERO_ITEM CSL_CITATION {"citationID":"vOIFSIEi","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590389" w:rsidRPr="00590389">
        <w:rPr>
          <w:rFonts w:cs="Times New Roman"/>
        </w:rPr>
        <w:t>[2]</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5F4DE144" w:rsidR="00C933D5" w:rsidRDefault="007700D9" w:rsidP="00D423F7">
      <w:pPr>
        <w:ind w:left="72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590389">
        <w:rPr>
          <w:lang w:val="en-US"/>
        </w:rPr>
        <w:instrText xml:space="preserve"> ADDIN ZOTERO_ITEM CSL_CITATION {"citationID":"G0fu6Vhl","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590389" w:rsidRPr="00590389">
        <w:rPr>
          <w:rFonts w:cs="Times New Roman"/>
        </w:rPr>
        <w:t>[2]</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590389">
        <w:rPr>
          <w:lang w:val="en-US"/>
        </w:rPr>
        <w:instrText xml:space="preserve"> ADDIN ZOTERO_ITEM CSL_CITATION {"citationID":"uULOE3Ts","properties":{"formattedCitation":"[3]","plainCitation":"[3]","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590389" w:rsidRPr="00590389">
        <w:rPr>
          <w:rFonts w:cs="Times New Roman"/>
        </w:rPr>
        <w:t>[3]</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2FC52EF8" w:rsidR="00975ED8" w:rsidRPr="00975ED8" w:rsidRDefault="00975ED8" w:rsidP="00D423F7">
      <w:pPr>
        <w:ind w:left="720"/>
        <w:rPr>
          <w:lang w:val="en-US"/>
        </w:rPr>
      </w:pPr>
      <w:r>
        <w:rPr>
          <w:lang w:val="en-US"/>
        </w:rPr>
        <w:t xml:space="preserve">Google Maps API adalah suatu library berbentuk JavaScript </w:t>
      </w:r>
      <w:r>
        <w:rPr>
          <w:lang w:val="en-US"/>
        </w:rPr>
        <w:fldChar w:fldCharType="begin"/>
      </w:r>
      <w:r w:rsidR="00590389">
        <w:rPr>
          <w:lang w:val="en-US"/>
        </w:rPr>
        <w:instrText xml:space="preserve"> ADDIN ZOTERO_ITEM CSL_CITATION {"citationID":"u3luZnlM","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590389" w:rsidRPr="00590389">
        <w:rPr>
          <w:rFonts w:cs="Times New Roman"/>
        </w:rPr>
        <w:t>[2]</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590389">
        <w:rPr>
          <w:lang w:val="en-US"/>
        </w:rPr>
        <w:instrText xml:space="preserve"> ADDIN ZOTERO_ITEM CSL_CITATION {"citationID":"3Yx2EseA","properties":{"formattedCitation":"[4]","plainCitation":"[4]","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590389" w:rsidRPr="00590389">
        <w:rPr>
          <w:rFonts w:cs="Times New Roman"/>
        </w:rPr>
        <w:t>[4]</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lastRenderedPageBreak/>
        <w:t>Global Positioning System</w:t>
      </w:r>
      <w:r w:rsidR="00810CBC">
        <w:rPr>
          <w:lang w:val="en-US"/>
        </w:rPr>
        <w:t xml:space="preserve"> (GPS)</w:t>
      </w:r>
    </w:p>
    <w:p w14:paraId="7D847234" w14:textId="6C4B0B74" w:rsidR="00246481" w:rsidRDefault="00246481" w:rsidP="00D423F7">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590389">
        <w:rPr>
          <w:lang w:val="en-US"/>
        </w:rPr>
        <w:instrText xml:space="preserve"> ADDIN ZOTERO_ITEM CSL_CITATION {"citationID":"ZSYYpPCt","properties":{"formattedCitation":"[5]","plainCitation":"[5]","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590389" w:rsidRPr="00590389">
        <w:rPr>
          <w:rFonts w:cs="Times New Roman"/>
        </w:rPr>
        <w:t>[5]</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590389">
        <w:rPr>
          <w:lang w:val="en-US"/>
        </w:rPr>
        <w:instrText xml:space="preserve"> ADDIN ZOTERO_ITEM CSL_CITATION {"citationID":"hCCZ5egG","properties":{"formattedCitation":"[5]","plainCitation":"[5]","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590389" w:rsidRPr="00590389">
        <w:rPr>
          <w:rFonts w:cs="Times New Roman"/>
        </w:rPr>
        <w:t>[5]</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09814A3E" w:rsidR="000A2D83" w:rsidRDefault="00810CBC" w:rsidP="00D423F7">
      <w:pPr>
        <w:ind w:left="72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590389">
        <w:rPr>
          <w:lang w:val="en-US"/>
        </w:rPr>
        <w:instrText xml:space="preserve"> ADDIN ZOTERO_ITEM CSL_CITATION {"citationID":"OyBxzZHd","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590389" w:rsidRPr="00590389">
        <w:rPr>
          <w:rFonts w:cs="Times New Roman"/>
        </w:rPr>
        <w:t>[6]</w:t>
      </w:r>
      <w:r w:rsidR="00FB1E98">
        <w:rPr>
          <w:lang w:val="en-US"/>
        </w:rPr>
        <w:fldChar w:fldCharType="end"/>
      </w:r>
      <w:r w:rsidR="00FB1E98">
        <w:rPr>
          <w:lang w:val="en-US"/>
        </w:rPr>
        <w:t>.</w:t>
      </w:r>
    </w:p>
    <w:p w14:paraId="0611A204" w14:textId="57B7C65A" w:rsidR="00810CBC" w:rsidRDefault="000A2D83" w:rsidP="00D423F7">
      <w:pPr>
        <w:ind w:left="72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90389">
        <w:rPr>
          <w:i/>
          <w:lang w:val="en-US"/>
        </w:rPr>
        <w:instrText xml:space="preserve"> ADDIN ZOTERO_ITEM CSL_CITATION {"citationID":"Tzf4fFSp","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90389" w:rsidRPr="00590389">
        <w:rPr>
          <w:rFonts w:cs="Times New Roman"/>
        </w:rPr>
        <w:t>[6]</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090075F2" w:rsidR="007F16C0" w:rsidRDefault="007F16C0" w:rsidP="00D423F7">
      <w:pPr>
        <w:ind w:left="72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590389">
        <w:rPr>
          <w:lang w:val="en-US"/>
        </w:rPr>
        <w:instrText xml:space="preserve"> ADDIN ZOTERO_ITEM CSL_CITATION {"citationID":"H8xydORS","properties":{"formattedCitation":"[7]","plainCitation":"[7]","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590389" w:rsidRPr="00590389">
        <w:rPr>
          <w:rFonts w:cs="Times New Roman"/>
        </w:rPr>
        <w:t>[7]</w:t>
      </w:r>
      <w:r w:rsidR="009B79AF">
        <w:rPr>
          <w:lang w:val="en-US"/>
        </w:rPr>
        <w:fldChar w:fldCharType="end"/>
      </w:r>
      <w:r w:rsidR="00CA0230">
        <w:rPr>
          <w:lang w:val="en-US"/>
        </w:rPr>
        <w:t>.</w:t>
      </w:r>
    </w:p>
    <w:p w14:paraId="1B86AA98" w14:textId="188A2283" w:rsidR="00A95EC3" w:rsidRDefault="00A95EC3" w:rsidP="00D423F7">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590389">
        <w:rPr>
          <w:lang w:val="en-US"/>
        </w:rPr>
        <w:instrText xml:space="preserve"> ADDIN ZOTERO_ITEM CSL_CITATION {"citationID":"r8KYqLdP","properties":{"formattedCitation":"[8]","plainCitation":"[8]","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590389" w:rsidRPr="00590389">
        <w:rPr>
          <w:rFonts w:cs="Times New Roman"/>
        </w:rPr>
        <w:t>[8]</w:t>
      </w:r>
      <w:r w:rsidR="009B79AF">
        <w:rPr>
          <w:lang w:val="en-US"/>
        </w:rPr>
        <w:fldChar w:fldCharType="end"/>
      </w:r>
      <w:r>
        <w:rPr>
          <w:lang w:val="en-US"/>
        </w:rPr>
        <w:t>.</w:t>
      </w:r>
    </w:p>
    <w:p w14:paraId="1A8FFA94" w14:textId="617BC13D" w:rsidR="00393F1A" w:rsidRDefault="00393F1A" w:rsidP="00D423F7">
      <w:pPr>
        <w:ind w:left="72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90389">
        <w:rPr>
          <w:lang w:val="en-US"/>
        </w:rPr>
        <w:instrText xml:space="preserve"> ADDIN ZOTERO_ITEM CSL_CITATION {"citationID":"N7kd6f8O","properties":{"formattedCitation":"[9]","plainCitation":"[9]","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90389" w:rsidRPr="00590389">
        <w:rPr>
          <w:rFonts w:cs="Times New Roman"/>
        </w:rPr>
        <w:t>[9]</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90389">
        <w:rPr>
          <w:lang w:val="en-US"/>
        </w:rPr>
        <w:instrText xml:space="preserve"> ADDIN ZOTERO_ITEM CSL_CITATION {"citationID":"J319WYcG","properties":{"formattedCitation":"[10]","plainCitation":"[10]","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90389" w:rsidRPr="00590389">
        <w:rPr>
          <w:rFonts w:cs="Times New Roman"/>
        </w:rPr>
        <w:t>[10]</w:t>
      </w:r>
      <w:r w:rsidR="00587777">
        <w:rPr>
          <w:lang w:val="en-US"/>
        </w:rPr>
        <w:fldChar w:fldCharType="end"/>
      </w:r>
      <w:r w:rsidR="00E47CF3">
        <w:rPr>
          <w:lang w:val="en-US"/>
        </w:rPr>
        <w:t>.</w:t>
      </w:r>
    </w:p>
    <w:p w14:paraId="5510A243" w14:textId="1D687B9E" w:rsidR="00587777" w:rsidRPr="00210786" w:rsidRDefault="00587777" w:rsidP="00D423F7">
      <w:pPr>
        <w:ind w:left="72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t>Longitude dan Latitude</w:t>
      </w:r>
    </w:p>
    <w:p w14:paraId="34F08359" w14:textId="335D86F6" w:rsidR="00FB22C3" w:rsidRDefault="00FB22C3" w:rsidP="00D423F7">
      <w:pPr>
        <w:ind w:left="72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590389">
        <w:rPr>
          <w:lang w:val="en-US"/>
        </w:rPr>
        <w:instrText xml:space="preserve"> ADDIN ZOTERO_ITEM CSL_CITATION {"citationID":"9kcdomEB","properties":{"formattedCitation":"[11]","plainCitation":"[11]","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590389" w:rsidRPr="00590389">
        <w:rPr>
          <w:rFonts w:cs="Times New Roman"/>
        </w:rPr>
        <w:t>[11]</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lastRenderedPageBreak/>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679F9223" w:rsidR="008C19EF" w:rsidRDefault="00B96EFC" w:rsidP="008C19EF">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1</w:t>
      </w:r>
      <w:r w:rsidR="00290887">
        <w:fldChar w:fldCharType="end"/>
      </w:r>
      <w:r>
        <w:rPr>
          <w:lang w:val="en-US"/>
        </w:rPr>
        <w:t xml:space="preserve"> Ilustrasi inti bumi terhadap longitude dan latitude</w:t>
      </w:r>
    </w:p>
    <w:p w14:paraId="70750798" w14:textId="1C2F99D7"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590389">
        <w:instrText xml:space="preserve"> ADDIN ZOTERO_ITEM CSL_CITATION {"citationID":"UxVm3C2a","properties":{"formattedCitation":"[12]","plainCitation":"[12]","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590389" w:rsidRPr="00590389">
        <w:rPr>
          <w:rFonts w:cs="Times New Roman"/>
        </w:rPr>
        <w:t>[12]</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3CA7A0B0" w:rsidR="00CA540E" w:rsidRDefault="00CA540E" w:rsidP="00CA540E">
      <w:pPr>
        <w:pStyle w:val="Caption"/>
        <w:rPr>
          <w:i/>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2</w:t>
      </w:r>
      <w:r w:rsidR="0029088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F8A2F00"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sidR="00590389">
        <w:rPr>
          <w:i/>
          <w:lang w:val="en-US"/>
        </w:rPr>
        <w:instrText xml:space="preserve"> ADDIN ZOTERO_ITEM CSL_CITATION {"citationID":"b5m7lEtK","properties":{"formattedCitation":"[13]","plainCitation":"[13]","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590389" w:rsidRPr="00590389">
        <w:rPr>
          <w:rFonts w:cs="Times New Roman"/>
        </w:rPr>
        <w:t>[13]</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590389">
        <w:rPr>
          <w:lang w:val="en-US"/>
        </w:rPr>
        <w:instrText xml:space="preserve"> ADDIN ZOTERO_ITEM CSL_CITATION {"citationID":"QXKZQedq","properties":{"formattedCitation":"[14]","plainCitation":"[14]","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590389" w:rsidRPr="00590389">
        <w:rPr>
          <w:rFonts w:cs="Times New Roman"/>
        </w:rPr>
        <w:t>[14]</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590389">
        <w:rPr>
          <w:i/>
          <w:lang w:val="en-US"/>
        </w:rPr>
        <w:instrText xml:space="preserve"> ADDIN ZOTERO_ITEM CSL_CITATION {"citationID":"ye6KPfT3","properties":{"formattedCitation":"[12]","plainCitation":"[12]","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590389" w:rsidRPr="00590389">
        <w:rPr>
          <w:rFonts w:cs="Times New Roman"/>
        </w:rPr>
        <w:t>[12]</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175438BF" w:rsidR="00CA540E" w:rsidRDefault="00CA540E" w:rsidP="00CA540E">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3</w:t>
      </w:r>
      <w:r w:rsidR="0029088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F3551C9" w:rsidR="00F37597" w:rsidRDefault="00F37597" w:rsidP="00F37597">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4</w:t>
      </w:r>
      <w:r w:rsidR="00290887">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71C07411" w:rsidR="007304C2" w:rsidRDefault="007304C2" w:rsidP="00D423F7">
      <w:pPr>
        <w:ind w:left="72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590389">
        <w:rPr>
          <w:lang w:val="en-US"/>
        </w:rPr>
        <w:instrText xml:space="preserve"> ADDIN ZOTERO_ITEM CSL_CITATION {"citationID":"SPORp82m","properties":{"formattedCitation":"[15]","plainCitation":"[15]","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590389" w:rsidRPr="00590389">
        <w:rPr>
          <w:rFonts w:cs="Times New Roman"/>
        </w:rPr>
        <w:t>[15]</w:t>
      </w:r>
      <w:r w:rsidR="00E5060A">
        <w:rPr>
          <w:lang w:val="en-US"/>
        </w:rPr>
        <w:fldChar w:fldCharType="end"/>
      </w:r>
      <w:r>
        <w:rPr>
          <w:lang w:val="en-US"/>
        </w:rPr>
        <w:t>.</w:t>
      </w:r>
    </w:p>
    <w:p w14:paraId="4FBEED4A" w14:textId="0AC18A96" w:rsidR="00486262" w:rsidRDefault="00E5060A" w:rsidP="00D423F7">
      <w:pPr>
        <w:ind w:left="72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590389">
        <w:rPr>
          <w:lang w:val="en-US"/>
        </w:rPr>
        <w:instrText xml:space="preserve"> ADDIN ZOTERO_ITEM CSL_CITATION {"citationID":"gPaqrHTQ","properties":{"formattedCitation":"[16]","plainCitation":"[16]","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590389" w:rsidRPr="00590389">
        <w:rPr>
          <w:rFonts w:cs="Times New Roman"/>
        </w:rPr>
        <w:t>[16]</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590389">
        <w:rPr>
          <w:lang w:val="en-US"/>
        </w:rPr>
        <w:instrText xml:space="preserve"> ADDIN ZOTERO_ITEM CSL_CITATION {"citationID":"yvwQroP0","properties":{"formattedCitation":"[17]","plainCitation":"[17]","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590389" w:rsidRPr="00590389">
        <w:rPr>
          <w:rFonts w:cs="Times New Roman"/>
        </w:rPr>
        <w:t>[17]</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D423F7">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190CCAF8" w:rsidR="00935B40" w:rsidRDefault="00935B40" w:rsidP="00D423F7">
      <w:pPr>
        <w:ind w:left="720"/>
        <w:rPr>
          <w:lang w:val="en-US"/>
        </w:rPr>
      </w:pPr>
      <w:r>
        <w:rPr>
          <w:lang w:val="en-US"/>
        </w:rPr>
        <w:t xml:space="preserve">Secara umum, pengertian aplikassi adalah alat terapan yang difungsikan secara khusus dan terpadu sesai dengan kemampuan yang </w:t>
      </w:r>
      <w:r>
        <w:rPr>
          <w:lang w:val="en-US"/>
        </w:rPr>
        <w:lastRenderedPageBreak/>
        <w:t>dimilikinya, aplikasi merupakan suatu perangkat komputer yang siap pakai bagi user</w:t>
      </w:r>
      <w:r w:rsidR="00316433">
        <w:rPr>
          <w:lang w:val="en-US"/>
        </w:rPr>
        <w:fldChar w:fldCharType="begin"/>
      </w:r>
      <w:r w:rsidR="00590389">
        <w:rPr>
          <w:lang w:val="en-US"/>
        </w:rPr>
        <w:instrText xml:space="preserve"> ADDIN ZOTERO_ITEM CSL_CITATION {"citationID":"l6QWVxrE","properties":{"formattedCitation":"[6]","plainCitation":"[6]","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590389" w:rsidRPr="00590389">
        <w:rPr>
          <w:rFonts w:cs="Times New Roman"/>
        </w:rPr>
        <w:t>[6]</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D423F7">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D423F7">
      <w:pPr>
        <w:ind w:left="72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563399B9" w14:textId="59080CAB" w:rsidR="009F78CA" w:rsidRDefault="00D76BE9" w:rsidP="00D423F7">
      <w:pPr>
        <w:ind w:left="72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590389">
        <w:rPr>
          <w:lang w:val="en-US"/>
        </w:rPr>
        <w:instrText xml:space="preserve"> ADDIN ZOTERO_ITEM CSL_CITATION {"citationID":"rdkvoqAm","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590389" w:rsidRPr="00590389">
        <w:rPr>
          <w:rFonts w:cs="Times New Roman"/>
        </w:rPr>
        <w:t>[2]</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0F40000D" w14:textId="5A005DB8" w:rsidR="009F78CA" w:rsidRDefault="00F67A6F" w:rsidP="009F78CA">
      <w:pPr>
        <w:pStyle w:val="Heading3"/>
        <w:rPr>
          <w:lang w:val="en-US"/>
        </w:rPr>
      </w:pPr>
      <w:r>
        <w:rPr>
          <w:lang w:val="en-US"/>
        </w:rPr>
        <w:t>Unified Modeling Language (UML)</w:t>
      </w:r>
    </w:p>
    <w:p w14:paraId="361836F0" w14:textId="6A8BCA0B" w:rsidR="00F67A6F" w:rsidRDefault="00652518" w:rsidP="00D423F7">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w:t>
      </w:r>
      <w:r w:rsidR="00D55331">
        <w:rPr>
          <w:lang w:val="en-US"/>
        </w:rPr>
        <w:t xml:space="preserve">yang berorientasikan pada objek atau </w:t>
      </w:r>
      <w:r w:rsidR="00D55331">
        <w:rPr>
          <w:i/>
          <w:lang w:val="en-US"/>
        </w:rPr>
        <w:t>Object Oriented Software</w:t>
      </w:r>
      <w:r w:rsidR="00D55331">
        <w:rPr>
          <w:lang w:val="en-US"/>
        </w:rPr>
        <w:t xml:space="preserve">. </w:t>
      </w:r>
      <w:r w:rsidR="00A56662">
        <w:rPr>
          <w:lang w:val="en-US"/>
        </w:rPr>
        <w:fldChar w:fldCharType="begin"/>
      </w:r>
      <w:r w:rsidR="00590389">
        <w:rPr>
          <w:lang w:val="en-US"/>
        </w:rPr>
        <w:instrText xml:space="preserve"> ADDIN ZOTERO_ITEM CSL_CITATION {"citationID":"rDYcNWJS","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590389" w:rsidRPr="00590389">
        <w:rPr>
          <w:rFonts w:cs="Times New Roman"/>
        </w:rPr>
        <w:t>[18]</w:t>
      </w:r>
      <w:r w:rsidR="00A56662">
        <w:rPr>
          <w:lang w:val="en-US"/>
        </w:rPr>
        <w:fldChar w:fldCharType="end"/>
      </w:r>
    </w:p>
    <w:p w14:paraId="458B9E11" w14:textId="0F6C2D9C" w:rsidR="00D55331" w:rsidRDefault="00D55331" w:rsidP="00BE4F35">
      <w:pPr>
        <w:ind w:left="720"/>
        <w:rPr>
          <w:lang w:val="en-US"/>
        </w:rPr>
      </w:pPr>
      <w:r>
        <w:rPr>
          <w:lang w:val="en-US"/>
        </w:rPr>
        <w:lastRenderedPageBreak/>
        <w:t>UML merupakan sebuah standar penulisan yang memiliki rancangan-rancangan yang berisi bisnis proses, penulisan kelas-kelas dalam sebuah bahasa yang lebih spesifik dan detil.</w:t>
      </w:r>
      <w:r w:rsidR="00A56662">
        <w:rPr>
          <w:lang w:val="en-US"/>
        </w:rPr>
        <w:fldChar w:fldCharType="begin"/>
      </w:r>
      <w:r w:rsidR="00590389">
        <w:rPr>
          <w:lang w:val="en-US"/>
        </w:rPr>
        <w:instrText xml:space="preserve"> ADDIN ZOTERO_ITEM CSL_CITATION {"citationID":"BelcuxGs","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590389" w:rsidRPr="00590389">
        <w:rPr>
          <w:rFonts w:cs="Times New Roman"/>
        </w:rPr>
        <w:t>[18]</w:t>
      </w:r>
      <w:r w:rsidR="00A56662">
        <w:rPr>
          <w:lang w:val="en-US"/>
        </w:rPr>
        <w:fldChar w:fldCharType="end"/>
      </w:r>
    </w:p>
    <w:p w14:paraId="7677A48E" w14:textId="66F0D93D" w:rsidR="00BE4F35" w:rsidRDefault="00A56662" w:rsidP="00BE4F35">
      <w:pPr>
        <w:ind w:left="720"/>
        <w:rPr>
          <w:lang w:val="en-US"/>
        </w:rPr>
      </w:pPr>
      <w:r>
        <w:rPr>
          <w:lang w:val="en-US"/>
        </w:rPr>
        <w:t>UML memiliki beberapa diagram yang sering digunakan dalam pengembangan sebuah sistem, yaitu :</w:t>
      </w:r>
    </w:p>
    <w:p w14:paraId="2AB91B89" w14:textId="2012C3BC" w:rsidR="00D176D5" w:rsidRDefault="006154F6" w:rsidP="006154F6">
      <w:pPr>
        <w:pStyle w:val="ListParagraph"/>
        <w:numPr>
          <w:ilvl w:val="0"/>
          <w:numId w:val="13"/>
        </w:numPr>
        <w:rPr>
          <w:lang w:val="en-US"/>
        </w:rPr>
      </w:pPr>
      <w:r w:rsidRPr="006154F6">
        <w:rPr>
          <w:i/>
          <w:lang w:val="en-US"/>
        </w:rPr>
        <w:t>Use Case Diagram</w:t>
      </w:r>
    </w:p>
    <w:p w14:paraId="77EAC49E" w14:textId="0E360814" w:rsidR="0041407C" w:rsidRDefault="00F42964" w:rsidP="0041407C">
      <w:pPr>
        <w:pStyle w:val="ListParagraph"/>
        <w:numPr>
          <w:ilvl w:val="1"/>
          <w:numId w:val="13"/>
        </w:numPr>
        <w:rPr>
          <w:lang w:val="en-US"/>
        </w:rPr>
      </w:pPr>
      <w:r>
        <w:rPr>
          <w:lang w:val="en-US"/>
        </w:rPr>
        <w:t>suatu sistem</w:t>
      </w:r>
      <w:r w:rsidR="006154F6">
        <w:rPr>
          <w:i/>
          <w:lang w:val="en-US"/>
        </w:rPr>
        <w:t>Use Case Diagram</w:t>
      </w:r>
      <w:r w:rsidR="006154F6">
        <w:rPr>
          <w:lang w:val="en-US"/>
        </w:rPr>
        <w:t xml:space="preserve"> adalah salah satu jenis dari diagram UML yang menggambarkan hubungan interaksi antara sistem dan aktor(pengguna). </w:t>
      </w:r>
      <w:r w:rsidR="006154F6">
        <w:rPr>
          <w:i/>
          <w:lang w:val="en-US"/>
        </w:rPr>
        <w:t>Use Case Diagram</w:t>
      </w:r>
      <w:r w:rsidR="006154F6">
        <w:rPr>
          <w:lang w:val="en-US"/>
        </w:rPr>
        <w:t xml:space="preserve"> dapat mendeskripsikan tipe-tipe interaksi antara pengguna sistem dengan sistem yang digunakan.</w:t>
      </w:r>
      <w:r w:rsidR="0041407C">
        <w:rPr>
          <w:lang w:val="en-US"/>
        </w:rPr>
        <w:fldChar w:fldCharType="begin"/>
      </w:r>
      <w:r w:rsidR="00590389">
        <w:rPr>
          <w:lang w:val="en-US"/>
        </w:rPr>
        <w:instrText xml:space="preserve"> ADDIN ZOTERO_ITEM CSL_CITATION {"citationID":"F6XTgouf","properties":{"formattedCitation":"[19]","plainCitation":"[19]","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41407C">
        <w:rPr>
          <w:lang w:val="en-US"/>
        </w:rPr>
        <w:fldChar w:fldCharType="separate"/>
      </w:r>
      <w:r w:rsidR="00590389" w:rsidRPr="00590389">
        <w:rPr>
          <w:rFonts w:cs="Times New Roman"/>
        </w:rPr>
        <w:t>[19]</w:t>
      </w:r>
      <w:r w:rsidR="0041407C">
        <w:rPr>
          <w:lang w:val="en-US"/>
        </w:rPr>
        <w:fldChar w:fldCharType="end"/>
      </w:r>
      <w:r w:rsidR="0041407C">
        <w:rPr>
          <w:lang w:val="en-US"/>
        </w:rPr>
        <w:t xml:space="preserve">  </w:t>
      </w:r>
    </w:p>
    <w:p w14:paraId="188A7CC0" w14:textId="25DCC56D" w:rsidR="0041407C" w:rsidRDefault="00BE4F35" w:rsidP="0041407C">
      <w:pPr>
        <w:rPr>
          <w:lang w:val="en-US"/>
        </w:rPr>
      </w:pPr>
      <w:r>
        <w:rPr>
          <w:lang w:eastAsia="ja-JP"/>
        </w:rPr>
        <w:drawing>
          <wp:anchor distT="0" distB="0" distL="114300" distR="114300" simplePos="0" relativeHeight="251661312" behindDoc="0" locked="0" layoutInCell="1" allowOverlap="1" wp14:anchorId="0107DBD0" wp14:editId="57B5C5D4">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F0E7F1" w14:textId="5DFBF46C" w:rsidR="0041407C" w:rsidRDefault="0041407C" w:rsidP="0041407C">
      <w:pPr>
        <w:rPr>
          <w:lang w:val="en-US"/>
        </w:rPr>
      </w:pPr>
    </w:p>
    <w:p w14:paraId="22FEEDC8" w14:textId="50155462" w:rsidR="0041407C" w:rsidRDefault="0041407C" w:rsidP="0041407C">
      <w:pPr>
        <w:rPr>
          <w:lang w:val="en-US"/>
        </w:rPr>
      </w:pPr>
    </w:p>
    <w:p w14:paraId="28F4D458" w14:textId="5B2F7A83" w:rsidR="0041407C" w:rsidRDefault="0041407C" w:rsidP="0041407C">
      <w:pPr>
        <w:rPr>
          <w:lang w:val="en-US"/>
        </w:rPr>
      </w:pPr>
    </w:p>
    <w:p w14:paraId="538300C5" w14:textId="6490C1DD" w:rsidR="0041407C" w:rsidRDefault="0041407C" w:rsidP="0041407C">
      <w:pPr>
        <w:rPr>
          <w:lang w:val="en-US"/>
        </w:rPr>
      </w:pPr>
    </w:p>
    <w:p w14:paraId="7B561216" w14:textId="6B45F95D" w:rsidR="00F42964" w:rsidRDefault="00F42964" w:rsidP="0041407C">
      <w:pPr>
        <w:rPr>
          <w:lang w:val="en-US"/>
        </w:rPr>
      </w:pPr>
      <w:r>
        <w:rPr>
          <w:lang w:val="en-US"/>
        </w:rPr>
        <w:t xml:space="preserve"> </w:t>
      </w:r>
    </w:p>
    <w:p w14:paraId="58C288A3" w14:textId="23F76E06" w:rsidR="0041407C" w:rsidRDefault="0041407C" w:rsidP="00F42964">
      <w:pPr>
        <w:ind w:firstLine="0"/>
        <w:rPr>
          <w:lang w:val="en-US"/>
        </w:rPr>
      </w:pPr>
    </w:p>
    <w:p w14:paraId="6ED17E93" w14:textId="253B8E97" w:rsidR="0041407C" w:rsidRDefault="00BE4F35" w:rsidP="0041407C">
      <w:pPr>
        <w:rPr>
          <w:lang w:val="en-US"/>
        </w:rPr>
      </w:pPr>
      <w:r>
        <w:rPr>
          <w:lang w:eastAsia="ja-JP"/>
        </w:rPr>
        <mc:AlternateContent>
          <mc:Choice Requires="wps">
            <w:drawing>
              <wp:anchor distT="0" distB="0" distL="114300" distR="114300" simplePos="0" relativeHeight="251663360" behindDoc="0" locked="0" layoutInCell="1" allowOverlap="1" wp14:anchorId="6E97A577" wp14:editId="24B23B2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97A577"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v:textbox>
                <w10:wrap type="through"/>
              </v:shape>
            </w:pict>
          </mc:Fallback>
        </mc:AlternateContent>
      </w:r>
    </w:p>
    <w:p w14:paraId="75F1D325" w14:textId="3D0934CE" w:rsidR="0041407C" w:rsidRDefault="0041407C" w:rsidP="0041407C">
      <w:pPr>
        <w:rPr>
          <w:lang w:val="en-US"/>
        </w:rPr>
      </w:pPr>
    </w:p>
    <w:p w14:paraId="593E3B7C" w14:textId="46E876D9" w:rsidR="0041407C" w:rsidRDefault="0041407C" w:rsidP="0041407C">
      <w:pPr>
        <w:rPr>
          <w:lang w:val="en-US"/>
        </w:rPr>
      </w:pPr>
    </w:p>
    <w:p w14:paraId="7D61EA5B" w14:textId="5F268136" w:rsidR="0041407C" w:rsidRDefault="0041407C" w:rsidP="0041407C">
      <w:pPr>
        <w:rPr>
          <w:lang w:val="en-US"/>
        </w:rPr>
      </w:pPr>
    </w:p>
    <w:p w14:paraId="75626C0F" w14:textId="31E1B0EF" w:rsidR="0041407C" w:rsidRPr="0041407C" w:rsidRDefault="0041407C" w:rsidP="00BE4F35">
      <w:pPr>
        <w:ind w:firstLine="0"/>
        <w:rPr>
          <w:lang w:val="en-US"/>
        </w:rPr>
      </w:pPr>
    </w:p>
    <w:p w14:paraId="47CEFF29" w14:textId="2D8799DC" w:rsidR="00F42964" w:rsidRDefault="00F42964" w:rsidP="00F42964">
      <w:pPr>
        <w:pStyle w:val="ListParagraph"/>
        <w:numPr>
          <w:ilvl w:val="0"/>
          <w:numId w:val="13"/>
        </w:numPr>
        <w:rPr>
          <w:lang w:val="en-US"/>
        </w:rPr>
      </w:pPr>
      <w:r>
        <w:rPr>
          <w:i/>
          <w:lang w:val="en-US"/>
        </w:rPr>
        <w:lastRenderedPageBreak/>
        <w:t xml:space="preserve">Activity </w:t>
      </w:r>
      <w:r w:rsidR="0041407C">
        <w:rPr>
          <w:i/>
          <w:lang w:val="en-US"/>
        </w:rPr>
        <w:t>diagram</w:t>
      </w:r>
      <w:r w:rsidR="0041407C">
        <w:rPr>
          <w:lang w:val="en-US"/>
        </w:rPr>
        <w:t xml:space="preserve"> </w:t>
      </w:r>
    </w:p>
    <w:p w14:paraId="3EC5753D" w14:textId="027F181A" w:rsidR="006154F6" w:rsidRDefault="00BE4F35" w:rsidP="00563C2E">
      <w:pPr>
        <w:pStyle w:val="ListParagraph"/>
        <w:numPr>
          <w:ilvl w:val="1"/>
          <w:numId w:val="13"/>
        </w:numPr>
        <w:rPr>
          <w:lang w:val="en-US"/>
        </w:rPr>
      </w:pPr>
      <w:r>
        <w:rPr>
          <w:lang w:eastAsia="ja-JP"/>
        </w:rPr>
        <w:drawing>
          <wp:anchor distT="0" distB="0" distL="114300" distR="114300" simplePos="0" relativeHeight="251664384" behindDoc="0" locked="0" layoutInCell="1" allowOverlap="1" wp14:anchorId="473EC038" wp14:editId="234A5BF9">
            <wp:simplePos x="0" y="0"/>
            <wp:positionH relativeFrom="column">
              <wp:posOffset>1584960</wp:posOffset>
            </wp:positionH>
            <wp:positionV relativeFrom="paragraph">
              <wp:posOffset>1303020</wp:posOffset>
            </wp:positionV>
            <wp:extent cx="3459720" cy="2348340"/>
            <wp:effectExtent l="0" t="0" r="7620" b="0"/>
            <wp:wrapNone/>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720" cy="2348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407C" w:rsidRPr="001C552A">
        <w:rPr>
          <w:lang w:val="en-US"/>
        </w:rPr>
        <w:t>merupakan sebuah diagram yang dapat menggambarkan model berbagai proses yang terjadi pada sistem.</w:t>
      </w:r>
      <w:r w:rsidR="00F42964" w:rsidRPr="001C552A">
        <w:rPr>
          <w:lang w:val="en-US"/>
        </w:rPr>
        <w:t xml:space="preserve"> Seperti runtutan proses </w:t>
      </w:r>
      <w:r w:rsidR="001C552A">
        <w:rPr>
          <w:lang w:val="en-US"/>
        </w:rPr>
        <w:t>berjalannya suatu sistem dan digambarkan secara vertikal.</w:t>
      </w:r>
      <w:r w:rsidR="0074013A">
        <w:rPr>
          <w:lang w:val="en-US"/>
        </w:rPr>
        <w:fldChar w:fldCharType="begin"/>
      </w:r>
      <w:r w:rsidR="00590389">
        <w:rPr>
          <w:lang w:val="en-US"/>
        </w:rPr>
        <w:instrText xml:space="preserve"> ADDIN ZOTERO_ITEM CSL_CITATION {"citationID":"j7GFQkOd","properties":{"formattedCitation":"[19]","plainCitation":"[19]","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4013A">
        <w:rPr>
          <w:lang w:val="en-US"/>
        </w:rPr>
        <w:fldChar w:fldCharType="separate"/>
      </w:r>
      <w:r w:rsidR="00590389" w:rsidRPr="00590389">
        <w:rPr>
          <w:rFonts w:cs="Times New Roman"/>
        </w:rPr>
        <w:t>[19]</w:t>
      </w:r>
      <w:r w:rsidR="0074013A">
        <w:rPr>
          <w:lang w:val="en-US"/>
        </w:rPr>
        <w:fldChar w:fldCharType="end"/>
      </w:r>
    </w:p>
    <w:p w14:paraId="0F7D2A1C" w14:textId="3D55893B" w:rsidR="0074013A" w:rsidRDefault="0074013A" w:rsidP="0074013A">
      <w:pPr>
        <w:rPr>
          <w:lang w:val="en-US"/>
        </w:rPr>
      </w:pPr>
    </w:p>
    <w:p w14:paraId="6212EF0A" w14:textId="6BB23045" w:rsidR="0074013A" w:rsidRDefault="0074013A" w:rsidP="0074013A">
      <w:pPr>
        <w:rPr>
          <w:lang w:val="en-US"/>
        </w:rPr>
      </w:pPr>
    </w:p>
    <w:p w14:paraId="0B69493F" w14:textId="100C7F30" w:rsidR="0074013A" w:rsidRDefault="0074013A" w:rsidP="0074013A">
      <w:pPr>
        <w:rPr>
          <w:lang w:val="en-US"/>
        </w:rPr>
      </w:pPr>
    </w:p>
    <w:p w14:paraId="612BBDF7" w14:textId="784AB6C0" w:rsidR="0074013A" w:rsidRDefault="0074013A" w:rsidP="0074013A">
      <w:pPr>
        <w:rPr>
          <w:lang w:val="en-US"/>
        </w:rPr>
      </w:pPr>
    </w:p>
    <w:p w14:paraId="6623A2E4" w14:textId="70A6789E" w:rsidR="0074013A" w:rsidRDefault="0074013A" w:rsidP="0074013A">
      <w:pPr>
        <w:rPr>
          <w:lang w:val="en-US"/>
        </w:rPr>
      </w:pPr>
    </w:p>
    <w:p w14:paraId="002CEFD4" w14:textId="1F05943E" w:rsidR="0074013A" w:rsidRDefault="0074013A" w:rsidP="0074013A">
      <w:pPr>
        <w:rPr>
          <w:lang w:val="en-US"/>
        </w:rPr>
      </w:pPr>
    </w:p>
    <w:p w14:paraId="56F95A2D" w14:textId="3CAA7AA1" w:rsidR="0074013A" w:rsidRDefault="00BE4F35" w:rsidP="0074013A">
      <w:pPr>
        <w:rPr>
          <w:lang w:val="en-US"/>
        </w:rPr>
      </w:pPr>
      <w:r>
        <w:rPr>
          <w:lang w:eastAsia="ja-JP"/>
        </w:rPr>
        <mc:AlternateContent>
          <mc:Choice Requires="wps">
            <w:drawing>
              <wp:anchor distT="0" distB="0" distL="114300" distR="114300" simplePos="0" relativeHeight="251666432" behindDoc="0" locked="0" layoutInCell="1" allowOverlap="1" wp14:anchorId="55829FAF" wp14:editId="42052F57">
                <wp:simplePos x="0" y="0"/>
                <wp:positionH relativeFrom="column">
                  <wp:posOffset>1584960</wp:posOffset>
                </wp:positionH>
                <wp:positionV relativeFrom="paragraph">
                  <wp:posOffset>29527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29FAF" id="Text Box 11" o:spid="_x0000_s1027" type="#_x0000_t202" style="position:absolute;left:0;text-align:left;margin-left:124.8pt;margin-top:23.25pt;width:27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SbquLeAAAAAJAQAADwAAAGRy&#10;cy9kb3ducmV2LnhtbEyPsU7DMBCGdyTewTokFkQdijE0xKmqCga6VIQubG58jQPxOYqdNrw97gTj&#10;3X367/uL5eQ6dsQhtJ4U3M0yYEi1Ny01CnYfr7dPwELUZHTnCRX8YIBleXlR6Nz4E73jsYoNSyEU&#10;cq3AxtjnnIfaotNh5nukdDv4wemYxqHhZtCnFO46Ps8yyZ1uKX2wuse1xfq7Gp2Crfjc2pvx8LJZ&#10;ifvhbTeu5VdTKXV9Na2egUWc4h8MZ/2kDmVy2vuRTGCdgrlYyIQqEPIBWAIeF0IA258XEnhZ8P8N&#10;yl8AAAD//wMAUEsBAi0AFAAGAAgAAAAhALaDOJL+AAAA4QEAABMAAAAAAAAAAAAAAAAAAAAAAFtD&#10;b250ZW50X1R5cGVzXS54bWxQSwECLQAUAAYACAAAACEAOP0h/9YAAACUAQAACwAAAAAAAAAAAAAA&#10;AAAvAQAAX3JlbHMvLnJlbHNQSwECLQAUAAYACAAAACEAScr23jMCAAB0BAAADgAAAAAAAAAAAAAA&#10;AAAuAgAAZHJzL2Uyb0RvYy54bWxQSwECLQAUAAYACAAAACEASbquLeAAAAAJAQAADwAAAAAAAAAA&#10;AAAAAACNBAAAZHJzL2Rvd25yZXYueG1sUEsFBgAAAAAEAAQA8wAAAJoFAAAAAA==&#10;" stroked="f">
                <v:textbox style="mso-fit-shape-to-text:t" inset="0,0,0,0">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v:textbox>
              </v:shape>
            </w:pict>
          </mc:Fallback>
        </mc:AlternateContent>
      </w:r>
    </w:p>
    <w:p w14:paraId="3D960878" w14:textId="67F8538F" w:rsidR="0074013A" w:rsidRPr="0074013A" w:rsidRDefault="0074013A" w:rsidP="001E73F0">
      <w:pPr>
        <w:ind w:firstLine="0"/>
        <w:rPr>
          <w:lang w:val="en-US"/>
        </w:rPr>
      </w:pPr>
    </w:p>
    <w:p w14:paraId="5C8DC24F" w14:textId="7BF7C4E7" w:rsidR="0074013A" w:rsidRDefault="006E027B" w:rsidP="0074013A">
      <w:pPr>
        <w:pStyle w:val="ListParagraph"/>
        <w:numPr>
          <w:ilvl w:val="0"/>
          <w:numId w:val="13"/>
        </w:numPr>
        <w:rPr>
          <w:lang w:val="en-US"/>
        </w:rPr>
      </w:pPr>
      <w:r>
        <w:rPr>
          <w:i/>
          <w:lang w:val="en-US"/>
        </w:rPr>
        <w:t>Sequence Diagram</w:t>
      </w:r>
    </w:p>
    <w:p w14:paraId="7070AF7D" w14:textId="2D063FBB" w:rsidR="006E027B" w:rsidRDefault="00BE4F35" w:rsidP="006E027B">
      <w:pPr>
        <w:pStyle w:val="ListParagraph"/>
        <w:numPr>
          <w:ilvl w:val="1"/>
          <w:numId w:val="13"/>
        </w:numPr>
        <w:rPr>
          <w:lang w:val="en-US"/>
        </w:rPr>
      </w:pPr>
      <w:r>
        <w:rPr>
          <w:lang w:eastAsia="ja-JP"/>
        </w:rPr>
        <w:drawing>
          <wp:anchor distT="0" distB="0" distL="114300" distR="114300" simplePos="0" relativeHeight="251667456" behindDoc="0" locked="0" layoutInCell="1" allowOverlap="1" wp14:anchorId="6DB55F4F" wp14:editId="1D1BEBA7">
            <wp:simplePos x="0" y="0"/>
            <wp:positionH relativeFrom="column">
              <wp:posOffset>1699693</wp:posOffset>
            </wp:positionH>
            <wp:positionV relativeFrom="paragraph">
              <wp:posOffset>998855</wp:posOffset>
            </wp:positionV>
            <wp:extent cx="3345180" cy="2199925"/>
            <wp:effectExtent l="0" t="0" r="7620" b="0"/>
            <wp:wrapNone/>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5AB8">
        <w:rPr>
          <w:lang w:eastAsia="ja-JP"/>
        </w:rPr>
        <mc:AlternateContent>
          <mc:Choice Requires="wps">
            <w:drawing>
              <wp:anchor distT="0" distB="0" distL="114300" distR="114300" simplePos="0" relativeHeight="251669504" behindDoc="0" locked="0" layoutInCell="1" allowOverlap="1" wp14:anchorId="41581616" wp14:editId="55FD6B6E">
                <wp:simplePos x="0" y="0"/>
                <wp:positionH relativeFrom="column">
                  <wp:posOffset>434340</wp:posOffset>
                </wp:positionH>
                <wp:positionV relativeFrom="paragraph">
                  <wp:posOffset>448437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81616" id="Text Box 14" o:spid="_x0000_s1028" type="#_x0000_t202" style="position:absolute;left:0;text-align:left;margin-left:34.2pt;margin-top:353.1pt;width:372.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OePCv7gAAAACgEAAA8AAABk&#10;cnMvZG93bnJldi54bWxMj7FOwzAQhnck3sE6JBZEnaZRiEKcqqpggKVq6MLmxtc4ENuR7bTh7TlY&#10;YLy7T/99f7WezcDO6EPvrIDlIgGGtnWqt52Aw9vzfQEsRGmVHJxFAV8YYF1fX1WyVO5i93huYsco&#10;xIZSCtAxjiXnodVoZFi4ES3dTs4bGWn0HVdeXijcDDxNkpwb2Vv6oOWIW43tZzMZAbvsfafvptPT&#10;6yZb+ZfDtM0/ukaI25t58wgs4hz/YPjRJ3WoyenoJqsCGwTkRUakgIckT4ERUCxT6nL83ayA1xX/&#10;X6H+BgAA//8DAFBLAQItABQABgAIAAAAIQC2gziS/gAAAOEBAAATAAAAAAAAAAAAAAAAAAAAAABb&#10;Q29udGVudF9UeXBlc10ueG1sUEsBAi0AFAAGAAgAAAAhADj9If/WAAAAlAEAAAsAAAAAAAAAAAAA&#10;AAAALwEAAF9yZWxzLy5yZWxzUEsBAi0AFAAGAAgAAAAhADkEKqA0AgAAdAQAAA4AAAAAAAAAAAAA&#10;AAAALgIAAGRycy9lMm9Eb2MueG1sUEsBAi0AFAAGAAgAAAAhAOePCv7gAAAACgEAAA8AAAAAAAAA&#10;AAAAAAAAjgQAAGRycy9kb3ducmV2LnhtbFBLBQYAAAAABAAEAPMAAACbBQAAAAA=&#10;" stroked="f">
                <v:textbox style="mso-fit-shape-to-text:t" inset="0,0,0,0">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v:textbox>
              </v:shape>
            </w:pict>
          </mc:Fallback>
        </mc:AlternateContent>
      </w:r>
      <w:r w:rsidR="006E027B">
        <w:rPr>
          <w:i/>
          <w:lang w:val="en-US"/>
        </w:rPr>
        <w:t>Sequence Diagram</w:t>
      </w:r>
      <w:r w:rsidR="006E027B">
        <w:rPr>
          <w:lang w:val="en-US"/>
        </w:rPr>
        <w:t xml:space="preserve"> menggambarkan Interaksi antar objek didalam dan di sekitar sistem yang berupa pesan yang digambarkan terhadap waktu.</w:t>
      </w:r>
      <w:r w:rsidR="00EC3C77">
        <w:rPr>
          <w:lang w:val="en-US"/>
        </w:rPr>
        <w:fldChar w:fldCharType="begin"/>
      </w:r>
      <w:r w:rsidR="00590389">
        <w:rPr>
          <w:lang w:val="en-US"/>
        </w:rPr>
        <w:instrText xml:space="preserve"> ADDIN ZOTERO_ITEM CSL_CITATION {"citationID":"akSbfaiN","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EC3C77">
        <w:rPr>
          <w:lang w:val="en-US"/>
        </w:rPr>
        <w:fldChar w:fldCharType="separate"/>
      </w:r>
      <w:r w:rsidR="00590389" w:rsidRPr="00590389">
        <w:rPr>
          <w:rFonts w:cs="Times New Roman"/>
        </w:rPr>
        <w:t>[18]</w:t>
      </w:r>
      <w:r w:rsidR="00EC3C77">
        <w:rPr>
          <w:lang w:val="en-US"/>
        </w:rPr>
        <w:fldChar w:fldCharType="end"/>
      </w:r>
    </w:p>
    <w:p w14:paraId="4919D3FC" w14:textId="2B1DB06E" w:rsidR="00475AB8" w:rsidRDefault="00475AB8" w:rsidP="00475AB8">
      <w:pPr>
        <w:rPr>
          <w:lang w:val="en-US"/>
        </w:rPr>
      </w:pPr>
    </w:p>
    <w:p w14:paraId="76BF5C0E" w14:textId="2915962E" w:rsidR="00475AB8" w:rsidRDefault="00475AB8" w:rsidP="00475AB8">
      <w:pPr>
        <w:rPr>
          <w:lang w:val="en-US"/>
        </w:rPr>
      </w:pPr>
    </w:p>
    <w:p w14:paraId="263B8930" w14:textId="673F8445" w:rsidR="00475AB8" w:rsidRDefault="00475AB8" w:rsidP="00475AB8">
      <w:pPr>
        <w:rPr>
          <w:lang w:val="en-US"/>
        </w:rPr>
      </w:pPr>
    </w:p>
    <w:p w14:paraId="550AB2E7" w14:textId="3E24DE54" w:rsidR="00475AB8" w:rsidRPr="00475AB8" w:rsidRDefault="00475AB8" w:rsidP="00475AB8">
      <w:pPr>
        <w:rPr>
          <w:lang w:val="en-US"/>
        </w:rPr>
      </w:pPr>
    </w:p>
    <w:p w14:paraId="774D9928" w14:textId="5912C568" w:rsidR="00EC3C77" w:rsidRDefault="00EC3C77" w:rsidP="00EC3C77">
      <w:pPr>
        <w:rPr>
          <w:lang w:val="en-US"/>
        </w:rPr>
      </w:pPr>
    </w:p>
    <w:p w14:paraId="14B77A34" w14:textId="77777777" w:rsidR="00EC3C77" w:rsidRPr="00EC3C77" w:rsidRDefault="00EC3C77" w:rsidP="003E42FA">
      <w:pPr>
        <w:ind w:firstLine="0"/>
        <w:rPr>
          <w:lang w:val="en-US"/>
        </w:rPr>
      </w:pPr>
    </w:p>
    <w:p w14:paraId="653D2F54" w14:textId="27864A18" w:rsidR="00EC3C77" w:rsidRDefault="003E42FA" w:rsidP="00EC3C77">
      <w:pPr>
        <w:pStyle w:val="ListParagraph"/>
        <w:numPr>
          <w:ilvl w:val="0"/>
          <w:numId w:val="13"/>
        </w:numPr>
        <w:rPr>
          <w:lang w:val="en-US"/>
        </w:rPr>
      </w:pPr>
      <w:r>
        <w:rPr>
          <w:i/>
          <w:lang w:val="en-US"/>
        </w:rPr>
        <w:lastRenderedPageBreak/>
        <w:t xml:space="preserve">Class Diagram </w:t>
      </w:r>
    </w:p>
    <w:p w14:paraId="65D54AE4" w14:textId="4B7348FC" w:rsidR="003E42FA" w:rsidRDefault="0050706D" w:rsidP="003E42FA">
      <w:pPr>
        <w:pStyle w:val="ListParagraph"/>
        <w:numPr>
          <w:ilvl w:val="1"/>
          <w:numId w:val="13"/>
        </w:numPr>
        <w:rPr>
          <w:lang w:val="en-US"/>
        </w:rPr>
      </w:pPr>
      <w:r>
        <w:rPr>
          <w:lang w:eastAsia="ja-JP"/>
        </w:rPr>
        <w:drawing>
          <wp:anchor distT="0" distB="0" distL="114300" distR="114300" simplePos="0" relativeHeight="251670528" behindDoc="0" locked="0" layoutInCell="1" allowOverlap="1" wp14:anchorId="0E39222A" wp14:editId="39274B0F">
            <wp:simplePos x="0" y="0"/>
            <wp:positionH relativeFrom="column">
              <wp:posOffset>396240</wp:posOffset>
            </wp:positionH>
            <wp:positionV relativeFrom="paragraph">
              <wp:posOffset>1371600</wp:posOffset>
            </wp:positionV>
            <wp:extent cx="5038344" cy="2313432"/>
            <wp:effectExtent l="0" t="0" r="0" b="0"/>
            <wp:wrapNone/>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42FA">
        <w:rPr>
          <w:i/>
          <w:lang w:val="en-US"/>
        </w:rPr>
        <w:t xml:space="preserve">Class Diagram </w:t>
      </w:r>
      <w:r w:rsidR="003E42FA">
        <w:rPr>
          <w:lang w:val="en-US"/>
        </w:rPr>
        <w:t>merupakan gambaran struktur dan deskripsi dari suatu class, package dan objek yang saling berhubungan seperti diantaranya pewarisan, asosiasi dan lainnya.</w:t>
      </w:r>
      <w:r w:rsidR="00290887">
        <w:rPr>
          <w:lang w:val="en-US"/>
        </w:rPr>
        <w:fldChar w:fldCharType="begin"/>
      </w:r>
      <w:r w:rsidR="00590389">
        <w:rPr>
          <w:lang w:val="en-US"/>
        </w:rPr>
        <w:instrText xml:space="preserve"> ADDIN ZOTERO_ITEM CSL_CITATION {"citationID":"siFAbhGl","properties":{"formattedCitation":"[18]","plainCitation":"[18]","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290887">
        <w:rPr>
          <w:lang w:val="en-US"/>
        </w:rPr>
        <w:fldChar w:fldCharType="separate"/>
      </w:r>
      <w:r w:rsidR="00590389" w:rsidRPr="00590389">
        <w:rPr>
          <w:rFonts w:cs="Times New Roman"/>
        </w:rPr>
        <w:t>[18]</w:t>
      </w:r>
      <w:r w:rsidR="00290887">
        <w:rPr>
          <w:lang w:val="en-US"/>
        </w:rPr>
        <w:fldChar w:fldCharType="end"/>
      </w:r>
    </w:p>
    <w:p w14:paraId="42F587B7" w14:textId="65D22F73" w:rsidR="00290887" w:rsidRDefault="00290887" w:rsidP="00290887">
      <w:pPr>
        <w:rPr>
          <w:lang w:val="en-US"/>
        </w:rPr>
      </w:pPr>
    </w:p>
    <w:p w14:paraId="6BA7D5C5" w14:textId="192FF399" w:rsidR="00290887" w:rsidRDefault="00290887" w:rsidP="00290887">
      <w:pPr>
        <w:rPr>
          <w:lang w:val="en-US"/>
        </w:rPr>
      </w:pPr>
    </w:p>
    <w:p w14:paraId="20C0E1C0" w14:textId="26B58F05" w:rsidR="00290887" w:rsidRDefault="00290887" w:rsidP="00290887">
      <w:pPr>
        <w:rPr>
          <w:lang w:val="en-US"/>
        </w:rPr>
      </w:pPr>
    </w:p>
    <w:p w14:paraId="22A14DE8" w14:textId="77777777" w:rsidR="00290887" w:rsidRPr="00290887" w:rsidRDefault="00290887" w:rsidP="00290887">
      <w:pPr>
        <w:rPr>
          <w:lang w:val="en-US"/>
        </w:rPr>
      </w:pPr>
    </w:p>
    <w:p w14:paraId="60EE4930" w14:textId="6ADBF3FF" w:rsidR="00A56662" w:rsidRPr="00D55331" w:rsidRDefault="00A56662" w:rsidP="00F67A6F">
      <w:pPr>
        <w:ind w:left="1440"/>
        <w:rPr>
          <w:lang w:val="en-US"/>
        </w:rPr>
      </w:pPr>
    </w:p>
    <w:p w14:paraId="39A52317" w14:textId="6D7AE27F" w:rsidR="009F78CA" w:rsidRDefault="009F78CA" w:rsidP="001A6840">
      <w:pPr>
        <w:ind w:left="1440"/>
        <w:rPr>
          <w:lang w:val="en-US"/>
        </w:rPr>
      </w:pPr>
    </w:p>
    <w:p w14:paraId="505FC51A" w14:textId="0F680BBA" w:rsidR="00216942" w:rsidRDefault="0050706D" w:rsidP="001A6840">
      <w:pPr>
        <w:ind w:left="1440"/>
        <w:rPr>
          <w:lang w:val="en-US"/>
        </w:rPr>
      </w:pPr>
      <w:r>
        <w:rPr>
          <w:lang w:eastAsia="ja-JP"/>
        </w:rPr>
        <mc:AlternateContent>
          <mc:Choice Requires="wps">
            <w:drawing>
              <wp:anchor distT="0" distB="0" distL="114300" distR="114300" simplePos="0" relativeHeight="251672576" behindDoc="0" locked="0" layoutInCell="1" allowOverlap="1" wp14:anchorId="539D756B" wp14:editId="4AB5E296">
                <wp:simplePos x="0" y="0"/>
                <wp:positionH relativeFrom="column">
                  <wp:posOffset>45720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D756B" id="Text Box 16" o:spid="_x0000_s1029" type="#_x0000_t202" style="position:absolute;left:0;text-align:left;margin-left:36pt;margin-top:25.9pt;width:396.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HPYrgAAAACAEAAA8AAABk&#10;cnMvZG93bnJldi54bWxMj7FOwzAQhnck3sE6JBZEnZY0LSFOVVUw0KUi7cLmxm4ciM+R7bTh7blO&#10;MN79p/++r1iNtmNn7UPrUMB0kgDTWDvVYiPgsH97XAILUaKSnUMt4EcHWJW3N4XMlbvghz5XsWFU&#10;giGXAkyMfc55qI22Mkxcr5Gyk/NWRhp9w5WXFyq3HZ8lScatbJE+GNnrjdH1dzVYAbv0c2cehtPr&#10;dp0++ffDsMm+mkqI+7tx/QIs6jH+HcMVn9ChJKajG1AF1glYzEglCphPyYDyZTZPgR2vi2fgZcH/&#10;C5S/AAAA//8DAFBLAQItABQABgAIAAAAIQC2gziS/gAAAOEBAAATAAAAAAAAAAAAAAAAAAAAAABb&#10;Q29udGVudF9UeXBlc10ueG1sUEsBAi0AFAAGAAgAAAAhADj9If/WAAAAlAEAAAsAAAAAAAAAAAAA&#10;AAAALwEAAF9yZWxzLy5yZWxzUEsBAi0AFAAGAAgAAAAhALp2/rI0AgAAdAQAAA4AAAAAAAAAAAAA&#10;AAAALgIAAGRycy9lMm9Eb2MueG1sUEsBAi0AFAAGAAgAAAAhADyHPYrgAAAACAEAAA8AAAAAAAAA&#10;AAAAAAAAjgQAAGRycy9kb3ducmV2LnhtbFBLBQYAAAAABAAEAPMAAACbBQAAAAA=&#10;" stroked="f">
                <v:textbox style="mso-fit-shape-to-text:t" inset="0,0,0,0">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v:textbox>
              </v:shape>
            </w:pict>
          </mc:Fallback>
        </mc:AlternateContent>
      </w:r>
    </w:p>
    <w:p w14:paraId="07B54575" w14:textId="77777777" w:rsidR="006154F6" w:rsidRDefault="006154F6" w:rsidP="00D2715C">
      <w:pPr>
        <w:ind w:firstLine="0"/>
        <w:rPr>
          <w:lang w:val="en-US"/>
        </w:rPr>
      </w:pPr>
    </w:p>
    <w:p w14:paraId="49446E2C" w14:textId="73C4865F" w:rsidR="00905D58" w:rsidRDefault="00905D58" w:rsidP="00905D58">
      <w:pPr>
        <w:pStyle w:val="Heading3"/>
        <w:rPr>
          <w:lang w:val="en-US"/>
        </w:rPr>
      </w:pPr>
      <w:r>
        <w:rPr>
          <w:lang w:val="en-US"/>
        </w:rPr>
        <w:t>JavaScript Object Notation (JSON)</w:t>
      </w:r>
    </w:p>
    <w:p w14:paraId="614373F6" w14:textId="25190012" w:rsidR="00905D58" w:rsidRPr="00905D58" w:rsidRDefault="00905D58" w:rsidP="0050706D">
      <w:pPr>
        <w:ind w:left="720"/>
        <w:rPr>
          <w:lang w:val="en-US"/>
        </w:rPr>
      </w:pPr>
      <w:r>
        <w:rPr>
          <w:lang w:val="en-US"/>
        </w:rPr>
        <w:t>JSON adalah format pertukaran data yang ringan dan dapat lebi</w:t>
      </w:r>
      <w:r w:rsidR="006F5061">
        <w:rPr>
          <w:lang w:val="en-US"/>
        </w:rPr>
        <w:t>h mudah dimengerti. JSON juga lebih mudah diproses oleh mesin at</w:t>
      </w:r>
      <w:r w:rsidR="00C22980">
        <w:rPr>
          <w:lang w:val="en-US"/>
        </w:rPr>
        <w:t>au software</w:t>
      </w:r>
      <w:r w:rsidR="00C22980">
        <w:rPr>
          <w:lang w:val="en-US"/>
        </w:rPr>
        <w:fldChar w:fldCharType="begin"/>
      </w:r>
      <w:r w:rsidR="00590389">
        <w:rPr>
          <w:lang w:val="en-US"/>
        </w:rPr>
        <w:instrText xml:space="preserve"> ADDIN ZOTERO_ITEM CSL_CITATION {"citationID":"Bm8hrqo8","properties":{"formattedCitation":"[20]","plainCitation":"[20]","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sidR="00C22980">
        <w:rPr>
          <w:lang w:val="en-US"/>
        </w:rPr>
        <w:fldChar w:fldCharType="separate"/>
      </w:r>
      <w:r w:rsidR="00590389" w:rsidRPr="00590389">
        <w:rPr>
          <w:rFonts w:cs="Times New Roman"/>
        </w:rPr>
        <w:t>[20]</w:t>
      </w:r>
      <w:r w:rsidR="00C22980">
        <w:rPr>
          <w:lang w:val="en-US"/>
        </w:rPr>
        <w:fldChar w:fldCharType="end"/>
      </w:r>
      <w:r w:rsidR="00C22980">
        <w:rPr>
          <w:lang w:val="en-US"/>
        </w:rPr>
        <w:t>.</w:t>
      </w:r>
      <w:r w:rsidR="00C22980" w:rsidRPr="00905D58">
        <w:rPr>
          <w:lang w:val="en-US"/>
        </w:rPr>
        <w:t xml:space="preserve"> </w:t>
      </w:r>
    </w:p>
    <w:p w14:paraId="2D23F193" w14:textId="6CFB38D1" w:rsidR="00D2715C" w:rsidRDefault="00D2715C" w:rsidP="00D2715C">
      <w:pPr>
        <w:pStyle w:val="Heading3"/>
        <w:rPr>
          <w:lang w:val="en-US"/>
        </w:rPr>
      </w:pPr>
      <w:r>
        <w:rPr>
          <w:lang w:val="en-US"/>
        </w:rPr>
        <w:t>Application Programming Interface (API)</w:t>
      </w:r>
    </w:p>
    <w:p w14:paraId="6256B5E6" w14:textId="69A254EF" w:rsidR="00A91AF8" w:rsidRDefault="00A91AF8" w:rsidP="0050706D">
      <w:pPr>
        <w:ind w:left="720"/>
        <w:rPr>
          <w:lang w:val="en-US"/>
        </w:rPr>
      </w:pPr>
      <w:r>
        <w:rPr>
          <w:lang w:val="en-US"/>
        </w:rPr>
        <w:t>API adalah software perantara yang berfungsi untuk melakukan komunikasi antar dua aplikasi</w:t>
      </w:r>
      <w:r>
        <w:rPr>
          <w:lang w:val="en-US"/>
        </w:rPr>
        <w:fldChar w:fldCharType="begin"/>
      </w:r>
      <w:r w:rsidR="00590389">
        <w:rPr>
          <w:lang w:val="en-US"/>
        </w:rPr>
        <w:instrText xml:space="preserve"> ADDIN ZOTERO_ITEM CSL_CITATION {"citationID":"O9YbsbU0","properties":{"formattedCitation":"[21]","plainCitation":"[21]","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590389" w:rsidRPr="00590389">
        <w:rPr>
          <w:rFonts w:cs="Times New Roman"/>
        </w:rPr>
        <w:t>[21]</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w:t>
      </w:r>
      <w:r>
        <w:rPr>
          <w:lang w:val="en-US"/>
        </w:rPr>
        <w:lastRenderedPageBreak/>
        <w:t xml:space="preserve">diminta oleh aplikasi </w:t>
      </w:r>
      <w:r w:rsidRPr="00A91AF8">
        <w:rPr>
          <w:i/>
          <w:lang w:val="en-US"/>
        </w:rPr>
        <w:t>mobile</w:t>
      </w:r>
      <w:r>
        <w:rPr>
          <w:lang w:val="en-US"/>
        </w:rPr>
        <w:t xml:space="preserve"> melalui API</w:t>
      </w:r>
      <w:r w:rsidR="00BD69C1">
        <w:rPr>
          <w:lang w:val="en-US"/>
        </w:rPr>
        <w:t xml:space="preserve"> berupa</w:t>
      </w:r>
      <w:r w:rsidR="00BD69C1" w:rsidRPr="00BD69C1">
        <w:rPr>
          <w:i/>
          <w:lang w:val="en-US"/>
        </w:rPr>
        <w:t xml:space="preserve"> JSON text</w:t>
      </w:r>
      <w:r>
        <w:rPr>
          <w:lang w:val="en-US"/>
        </w:rPr>
        <w:t xml:space="preserve"> dan ditampilkan oleh aplikasi </w:t>
      </w:r>
      <w:r>
        <w:rPr>
          <w:i/>
          <w:lang w:val="en-US"/>
        </w:rPr>
        <w:t>mobile.</w:t>
      </w:r>
    </w:p>
    <w:p w14:paraId="7BAD9A9A" w14:textId="77777777" w:rsidR="00924811" w:rsidRDefault="00924811" w:rsidP="00A91AF8">
      <w:pPr>
        <w:ind w:left="1440"/>
        <w:rPr>
          <w:lang w:val="en-US"/>
        </w:rPr>
      </w:pPr>
    </w:p>
    <w:p w14:paraId="4E10F849" w14:textId="5639A8AD" w:rsidR="00924811" w:rsidRDefault="00924811" w:rsidP="00924811">
      <w:pPr>
        <w:pStyle w:val="Heading3"/>
        <w:rPr>
          <w:lang w:val="en-US"/>
        </w:rPr>
      </w:pPr>
      <w:r>
        <w:rPr>
          <w:lang w:val="en-US"/>
        </w:rPr>
        <w:t>REST API</w:t>
      </w:r>
    </w:p>
    <w:p w14:paraId="7C11E98C" w14:textId="5E44A50B" w:rsidR="00924811" w:rsidRDefault="005A3A43" w:rsidP="00E1071A">
      <w:pPr>
        <w:ind w:left="72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w:t>
      </w:r>
      <w:r w:rsidR="000E4273">
        <w:rPr>
          <w:lang w:val="en-US"/>
        </w:rPr>
        <w:t xml:space="preserve"> data dan parameter dengan lengkap </w:t>
      </w:r>
      <w:r w:rsidR="00C0372B">
        <w:rPr>
          <w:lang w:val="en-US"/>
        </w:rPr>
        <w:t xml:space="preserve">dan benar ketika mengakses suatu </w:t>
      </w:r>
      <w:r w:rsidR="00C0372B">
        <w:rPr>
          <w:i/>
          <w:lang w:val="en-US"/>
        </w:rPr>
        <w:t>endpoint</w:t>
      </w:r>
      <w:r w:rsidR="00C0372B">
        <w:rPr>
          <w:lang w:val="en-US"/>
        </w:rPr>
        <w:t>.</w:t>
      </w:r>
      <w:r w:rsidR="00482FE9">
        <w:rPr>
          <w:lang w:val="en-US"/>
        </w:rPr>
        <w:fldChar w:fldCharType="begin"/>
      </w:r>
      <w:r w:rsidR="00590389">
        <w:rPr>
          <w:lang w:val="en-US"/>
        </w:rPr>
        <w:instrText xml:space="preserve"> ADDIN ZOTERO_ITEM CSL_CITATION {"citationID":"bCvULbcd","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5DD3CA5F" w14:textId="2BC17E88" w:rsidR="002B598A" w:rsidRDefault="002B598A" w:rsidP="00E1071A">
      <w:pPr>
        <w:ind w:left="72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sidR="00482FE9">
        <w:rPr>
          <w:lang w:val="en-US"/>
        </w:rPr>
        <w:fldChar w:fldCharType="begin"/>
      </w:r>
      <w:r w:rsidR="00590389">
        <w:rPr>
          <w:lang w:val="en-US"/>
        </w:rPr>
        <w:instrText xml:space="preserve"> ADDIN ZOTERO_ITEM CSL_CITATION {"citationID":"qyZD7RTb","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69445ACF" w14:textId="2643C105" w:rsidR="0091463E" w:rsidRDefault="0091463E" w:rsidP="00E1071A">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sidR="00482FE9">
        <w:rPr>
          <w:lang w:val="en-US"/>
        </w:rPr>
        <w:fldChar w:fldCharType="begin"/>
      </w:r>
      <w:r w:rsidR="00590389">
        <w:rPr>
          <w:lang w:val="en-US"/>
        </w:rPr>
        <w:instrText xml:space="preserve"> ADDIN ZOTERO_ITEM CSL_CITATION {"citationID":"UgI6sRqJ","properties":{"formattedCitation":"[22]","plainCitation":"[22]","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590389" w:rsidRPr="00590389">
        <w:rPr>
          <w:rFonts w:cs="Times New Roman"/>
        </w:rPr>
        <w:t>[22]</w:t>
      </w:r>
      <w:r w:rsidR="00482FE9">
        <w:rPr>
          <w:lang w:val="en-US"/>
        </w:rPr>
        <w:fldChar w:fldCharType="end"/>
      </w:r>
    </w:p>
    <w:p w14:paraId="173B9461" w14:textId="267B3C22" w:rsidR="00E1071A" w:rsidRDefault="0091463E" w:rsidP="00E1071A">
      <w:pPr>
        <w:ind w:left="720"/>
        <w:rPr>
          <w:lang w:val="en-US"/>
        </w:rPr>
      </w:pPr>
      <w:r>
        <w:rPr>
          <w:lang w:val="en-US"/>
        </w:rPr>
        <w:t xml:space="preserve">Jenis HTTP </w:t>
      </w:r>
      <w:r>
        <w:rPr>
          <w:i/>
          <w:lang w:val="en-US"/>
        </w:rPr>
        <w:t>method</w:t>
      </w:r>
      <w:r>
        <w:rPr>
          <w:lang w:val="en-US"/>
        </w:rPr>
        <w:t xml:space="preserve"> yang sering digunakan adalah :</w:t>
      </w:r>
    </w:p>
    <w:p w14:paraId="57AE5C43" w14:textId="0D0E5237" w:rsidR="0091463E" w:rsidRDefault="0091463E" w:rsidP="0091463E">
      <w:pPr>
        <w:pStyle w:val="ListParagraph"/>
        <w:numPr>
          <w:ilvl w:val="0"/>
          <w:numId w:val="14"/>
        </w:numPr>
        <w:rPr>
          <w:lang w:val="en-US"/>
        </w:rPr>
      </w:pPr>
      <w:r>
        <w:rPr>
          <w:b/>
          <w:lang w:val="en-US"/>
        </w:rPr>
        <w:t>GET</w:t>
      </w:r>
      <w:r>
        <w:rPr>
          <w:lang w:val="en-US"/>
        </w:rPr>
        <w:t xml:space="preserve">, digunakan untuk membaca sebuah </w:t>
      </w:r>
      <w:r>
        <w:rPr>
          <w:i/>
          <w:lang w:val="en-US"/>
        </w:rPr>
        <w:t>record</w:t>
      </w:r>
      <w:r w:rsidR="007B217A">
        <w:rPr>
          <w:lang w:val="en-US"/>
        </w:rPr>
        <w:t xml:space="preserve"> atau data</w:t>
      </w:r>
      <w:r>
        <w:rPr>
          <w:i/>
          <w:lang w:val="en-US"/>
        </w:rPr>
        <w:t>.</w:t>
      </w:r>
    </w:p>
    <w:p w14:paraId="71AC90D1" w14:textId="45C7D356" w:rsidR="007B217A" w:rsidRDefault="007B217A" w:rsidP="0091463E">
      <w:pPr>
        <w:pStyle w:val="ListParagraph"/>
        <w:numPr>
          <w:ilvl w:val="0"/>
          <w:numId w:val="14"/>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3F83FE84" w14:textId="2F298E16" w:rsidR="007B217A" w:rsidRDefault="007B217A" w:rsidP="0091463E">
      <w:pPr>
        <w:pStyle w:val="ListParagraph"/>
        <w:numPr>
          <w:ilvl w:val="0"/>
          <w:numId w:val="14"/>
        </w:numPr>
        <w:rPr>
          <w:lang w:val="en-US"/>
        </w:rPr>
      </w:pPr>
      <w:r>
        <w:rPr>
          <w:b/>
          <w:lang w:val="en-US"/>
        </w:rPr>
        <w:t>PUT</w:t>
      </w:r>
      <w:r>
        <w:rPr>
          <w:lang w:val="en-US"/>
        </w:rPr>
        <w:t>,</w:t>
      </w:r>
      <w:r w:rsidR="00D51ADE">
        <w:rPr>
          <w:lang w:val="en-US"/>
        </w:rPr>
        <w:t xml:space="preserve"> digunakan untuk mengubah semua </w:t>
      </w:r>
      <w:r w:rsidR="00D51ADE">
        <w:rPr>
          <w:i/>
          <w:lang w:val="en-US"/>
        </w:rPr>
        <w:t xml:space="preserve">field </w:t>
      </w:r>
      <w:r w:rsidR="00D51ADE">
        <w:rPr>
          <w:lang w:val="en-US"/>
        </w:rPr>
        <w:t xml:space="preserve">dalam sebuah </w:t>
      </w:r>
      <w:r w:rsidR="00D51ADE">
        <w:rPr>
          <w:i/>
          <w:lang w:val="en-US"/>
        </w:rPr>
        <w:t xml:space="preserve">record </w:t>
      </w:r>
      <w:r w:rsidR="00D51ADE">
        <w:rPr>
          <w:lang w:val="en-US"/>
        </w:rPr>
        <w:t>atau data.</w:t>
      </w:r>
    </w:p>
    <w:p w14:paraId="2A7A8164" w14:textId="6A162DFD" w:rsidR="00DE2B37" w:rsidRDefault="00DE2B37" w:rsidP="0091463E">
      <w:pPr>
        <w:pStyle w:val="ListParagraph"/>
        <w:numPr>
          <w:ilvl w:val="0"/>
          <w:numId w:val="14"/>
        </w:numPr>
        <w:rPr>
          <w:lang w:val="en-US"/>
        </w:rPr>
      </w:pPr>
      <w:r>
        <w:rPr>
          <w:b/>
          <w:lang w:val="en-US"/>
        </w:rPr>
        <w:lastRenderedPageBreak/>
        <w:t>PATCH</w:t>
      </w:r>
      <w:r>
        <w:rPr>
          <w:lang w:val="en-US"/>
        </w:rPr>
        <w:t xml:space="preserve">, digunakan untuk mengubah beberapa </w:t>
      </w:r>
      <w:r>
        <w:rPr>
          <w:i/>
          <w:lang w:val="en-US"/>
        </w:rPr>
        <w:t>field</w:t>
      </w:r>
      <w:r>
        <w:rPr>
          <w:lang w:val="en-US"/>
        </w:rPr>
        <w:t xml:space="preserve"> dalam sebuah </w:t>
      </w:r>
      <w:r>
        <w:rPr>
          <w:i/>
          <w:lang w:val="en-US"/>
        </w:rPr>
        <w:t>record</w:t>
      </w:r>
      <w:r w:rsidR="00685C50">
        <w:rPr>
          <w:lang w:val="en-US"/>
        </w:rPr>
        <w:t xml:space="preserve"> atau data.</w:t>
      </w:r>
    </w:p>
    <w:p w14:paraId="2B426C28" w14:textId="19BD3C4C" w:rsidR="00BB03EC" w:rsidRDefault="00BB03EC" w:rsidP="0091463E">
      <w:pPr>
        <w:pStyle w:val="ListParagraph"/>
        <w:numPr>
          <w:ilvl w:val="0"/>
          <w:numId w:val="14"/>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09B46811" w14:textId="6BA95D3A" w:rsidR="00482FE9" w:rsidRDefault="00482FE9" w:rsidP="00482FE9">
      <w:pPr>
        <w:pStyle w:val="Heading3"/>
        <w:rPr>
          <w:lang w:val="en-US"/>
        </w:rPr>
      </w:pPr>
      <w:r>
        <w:rPr>
          <w:lang w:val="en-US"/>
        </w:rPr>
        <w:t>Volley</w:t>
      </w:r>
    </w:p>
    <w:p w14:paraId="5B6A733A" w14:textId="51D607FF" w:rsidR="00482FE9" w:rsidRDefault="00482FE9" w:rsidP="00E1071A">
      <w:pPr>
        <w:ind w:left="720"/>
        <w:rPr>
          <w:lang w:val="en-US"/>
        </w:rPr>
      </w:pPr>
      <w:r>
        <w:rPr>
          <w:lang w:val="en-US"/>
        </w:rPr>
        <w:t xml:space="preserve">Volley adalah HTTP </w:t>
      </w:r>
      <w:r>
        <w:rPr>
          <w:i/>
          <w:lang w:val="en-US"/>
        </w:rPr>
        <w:t>library</w:t>
      </w:r>
      <w:r>
        <w:rPr>
          <w:lang w:val="en-US"/>
        </w:rPr>
        <w:t xml:space="preserve"> pada </w:t>
      </w:r>
      <w:r>
        <w:rPr>
          <w:i/>
          <w:lang w:val="en-US"/>
        </w:rPr>
        <w:t>android studio</w:t>
      </w:r>
      <w:r w:rsidR="00BE770C">
        <w:rPr>
          <w:i/>
          <w:lang w:val="en-US"/>
        </w:rPr>
        <w:t xml:space="preserve"> </w:t>
      </w:r>
      <w:r w:rsidR="00BE770C">
        <w:rPr>
          <w:i/>
          <w:lang w:val="en-US"/>
        </w:rPr>
        <w:fldChar w:fldCharType="begin"/>
      </w:r>
      <w:r w:rsidR="00590389">
        <w:rPr>
          <w:i/>
          <w:lang w:val="en-US"/>
        </w:rPr>
        <w:instrText xml:space="preserve"> ADDIN ZOTERO_ITEM CSL_CITATION {"citationID":"FCWW4A8v","properties":{"formattedCitation":"[23]","plainCitation":"[23]","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sidR="00BE770C">
        <w:rPr>
          <w:i/>
          <w:lang w:val="en-US"/>
        </w:rPr>
        <w:fldChar w:fldCharType="separate"/>
      </w:r>
      <w:r w:rsidR="00590389" w:rsidRPr="00590389">
        <w:rPr>
          <w:rFonts w:cs="Times New Roman"/>
        </w:rPr>
        <w:t>[23]</w:t>
      </w:r>
      <w:r w:rsidR="00BE770C">
        <w:rPr>
          <w:i/>
          <w:lang w:val="en-US"/>
        </w:rPr>
        <w:fldChar w:fldCharType="end"/>
      </w:r>
      <w:r>
        <w:rPr>
          <w:lang w:val="en-US"/>
        </w:rPr>
        <w:t xml:space="preserve"> untuk mem</w:t>
      </w:r>
      <w:r w:rsidR="00BE770C">
        <w:rPr>
          <w:lang w:val="en-US"/>
        </w:rPr>
        <w:t>permudah dan kecepatan proses koneksi aplikassi android dengan jaringan.</w:t>
      </w:r>
      <w:r w:rsidR="00BE770C">
        <w:rPr>
          <w:lang w:val="en-US"/>
        </w:rPr>
        <w:fldChar w:fldCharType="begin"/>
      </w:r>
      <w:r w:rsidR="00590389">
        <w:rPr>
          <w:lang w:val="en-US"/>
        </w:rPr>
        <w:instrText xml:space="preserve"> ADDIN ZOTERO_ITEM CSL_CITATION {"citationID":"v1Td5SBL","properties":{"formattedCitation":"[1]","plainCitation":"[1]","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E770C">
        <w:rPr>
          <w:lang w:val="en-US"/>
        </w:rPr>
        <w:fldChar w:fldCharType="separate"/>
      </w:r>
      <w:r w:rsidR="00590389" w:rsidRPr="00590389">
        <w:rPr>
          <w:rFonts w:cs="Times New Roman"/>
        </w:rPr>
        <w:t>[1]</w:t>
      </w:r>
      <w:r w:rsidR="00BE770C">
        <w:rPr>
          <w:lang w:val="en-US"/>
        </w:rPr>
        <w:fldChar w:fldCharType="end"/>
      </w:r>
    </w:p>
    <w:p w14:paraId="372E7D38" w14:textId="1492EF9B" w:rsidR="00482FE9" w:rsidRDefault="00482FE9" w:rsidP="00E1071A">
      <w:pPr>
        <w:ind w:left="720"/>
        <w:rPr>
          <w:lang w:val="en-US"/>
        </w:rPr>
      </w:pPr>
      <w:r>
        <w:rPr>
          <w:lang w:val="en-US"/>
        </w:rPr>
        <w:t xml:space="preserve">Pada </w:t>
      </w:r>
      <w:r w:rsidR="00CF03FB">
        <w:rPr>
          <w:lang w:val="en-US"/>
        </w:rPr>
        <w:t xml:space="preserve">penelitian ini penulis menggunakan </w:t>
      </w:r>
      <w:r w:rsidR="00CF03FB">
        <w:rPr>
          <w:i/>
          <w:lang w:val="en-US"/>
        </w:rPr>
        <w:t>library</w:t>
      </w:r>
      <w:r w:rsidR="00BE770C">
        <w:rPr>
          <w:lang w:val="en-US"/>
        </w:rPr>
        <w:t xml:space="preserve"> </w:t>
      </w:r>
      <w:r w:rsidR="00CF03FB">
        <w:rPr>
          <w:i/>
          <w:lang w:val="en-US"/>
        </w:rPr>
        <w:t>Volley</w:t>
      </w:r>
      <w:r w:rsidR="00CF03FB">
        <w:rPr>
          <w:lang w:val="en-US"/>
        </w:rPr>
        <w:t xml:space="preserve"> untuk menjalin komunikasi antara aplikasi android dengan </w:t>
      </w:r>
      <w:r w:rsidR="00CF03FB">
        <w:rPr>
          <w:i/>
          <w:lang w:val="en-US"/>
        </w:rPr>
        <w:t>REST API</w:t>
      </w:r>
      <w:r w:rsidR="00CF03FB">
        <w:rPr>
          <w:lang w:val="en-US"/>
        </w:rPr>
        <w:t xml:space="preserve"> yang digunakan.</w:t>
      </w:r>
    </w:p>
    <w:p w14:paraId="63FEBED6" w14:textId="3D08FF43" w:rsidR="00BE770C" w:rsidRDefault="00BE770C" w:rsidP="00E1071A">
      <w:pPr>
        <w:ind w:left="72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BB8781D" w14:textId="6A919B54" w:rsidR="00714EE9" w:rsidRDefault="00714EE9" w:rsidP="00E1071A">
      <w:pPr>
        <w:ind w:left="720"/>
        <w:rPr>
          <w:lang w:val="en-US"/>
        </w:rPr>
      </w:pPr>
      <w:r>
        <w:rPr>
          <w:lang w:val="en-US"/>
        </w:rPr>
        <w:t xml:space="preserve">Data yang dikirimkan oleh Volley ke </w:t>
      </w:r>
      <w:r>
        <w:rPr>
          <w:i/>
          <w:lang w:val="en-US"/>
        </w:rPr>
        <w:t>REST API</w:t>
      </w:r>
      <w:r>
        <w:rPr>
          <w:lang w:val="en-US"/>
        </w:rPr>
        <w:t xml:space="preserve"> berupa </w:t>
      </w:r>
      <w:r w:rsidR="00792DCE">
        <w:rPr>
          <w:lang w:val="en-US"/>
        </w:rPr>
        <w:t xml:space="preserve">parameter yang dibutuhkan yang nantinya akan di olah di </w:t>
      </w:r>
      <w:r w:rsidR="00792DCE">
        <w:rPr>
          <w:i/>
          <w:lang w:val="en-US"/>
        </w:rPr>
        <w:t>Function</w:t>
      </w:r>
      <w:r w:rsidR="00792DCE">
        <w:rPr>
          <w:lang w:val="en-US"/>
        </w:rPr>
        <w:t xml:space="preserve"> yang berada di </w:t>
      </w:r>
      <w:r w:rsidR="00792DCE">
        <w:rPr>
          <w:i/>
          <w:lang w:val="en-US"/>
        </w:rPr>
        <w:t>REST API</w:t>
      </w:r>
      <w:r w:rsidR="00792DCE">
        <w:rPr>
          <w:lang w:val="en-US"/>
        </w:rPr>
        <w:t xml:space="preserve">. </w:t>
      </w:r>
    </w:p>
    <w:p w14:paraId="623D0167" w14:textId="72DFAB99" w:rsidR="00D0745D" w:rsidRPr="00D0745D" w:rsidRDefault="00D0745D" w:rsidP="00E1071A">
      <w:pPr>
        <w:ind w:left="720"/>
        <w:rPr>
          <w:lang w:val="en-US"/>
        </w:rPr>
      </w:pPr>
      <w:r>
        <w:rPr>
          <w:lang w:val="en-US"/>
        </w:rPr>
        <w:t xml:space="preserve">Volley akan menerima output yang dikirim kan dari </w:t>
      </w:r>
      <w:r>
        <w:rPr>
          <w:i/>
          <w:lang w:val="en-US"/>
        </w:rPr>
        <w:t>REST API</w:t>
      </w:r>
      <w:r>
        <w:rPr>
          <w:lang w:val="en-US"/>
        </w:rPr>
        <w:t xml:space="preserve"> berupa format teks JSON.</w:t>
      </w:r>
    </w:p>
    <w:p w14:paraId="724BFB4E" w14:textId="0603399C" w:rsidR="000974B7" w:rsidRDefault="000974B7" w:rsidP="000974B7">
      <w:pPr>
        <w:pStyle w:val="Heading3"/>
        <w:rPr>
          <w:lang w:val="en-US"/>
        </w:rPr>
      </w:pPr>
      <w:r>
        <w:rPr>
          <w:lang w:val="en-US"/>
        </w:rPr>
        <w:t>Entity Relationship Diagram (ERD)</w:t>
      </w:r>
    </w:p>
    <w:p w14:paraId="735C28CA" w14:textId="49C0F249" w:rsidR="0040772B" w:rsidRDefault="0040772B" w:rsidP="0036794C">
      <w:pPr>
        <w:ind w:left="720"/>
        <w:rPr>
          <w:lang w:val="en-US"/>
        </w:rPr>
      </w:pPr>
      <w:r>
        <w:rPr>
          <w:lang w:val="en-US"/>
        </w:rPr>
        <w:t>ERD adalah suatu diagram untuk menggambarkan desain konseptual dari model konseptual suatu basis data relasional</w:t>
      </w:r>
      <w:r w:rsidR="007B4FFB">
        <w:rPr>
          <w:lang w:val="en-US"/>
        </w:rPr>
        <w:fldChar w:fldCharType="begin"/>
      </w:r>
      <w:r w:rsidR="00C245DC">
        <w:rPr>
          <w:lang w:val="en-US"/>
        </w:rPr>
        <w:instrText xml:space="preserve"> ADDIN ZOTERO_ITEM CSL_CITATION {"citationID":"Wex7K1On","properties":{"formattedCitation":"[24]","plainCitation":"[24]","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C245DC" w:rsidRPr="00C245DC">
        <w:rPr>
          <w:rFonts w:cs="Times New Roman"/>
        </w:rPr>
        <w:t>[24]</w:t>
      </w:r>
      <w:r w:rsidR="007B4FFB">
        <w:rPr>
          <w:lang w:val="en-US"/>
        </w:rPr>
        <w:fldChar w:fldCharType="end"/>
      </w:r>
      <w:r>
        <w:rPr>
          <w:lang w:val="en-US"/>
        </w:rPr>
        <w:t>.</w:t>
      </w:r>
      <w:r w:rsidR="007B4FFB">
        <w:rPr>
          <w:lang w:val="en-US"/>
        </w:rPr>
        <w:t xml:space="preserve"> ERD merupakan suatu model untuk menjelaskan hubungan antar data dalam basis </w:t>
      </w:r>
      <w:r w:rsidR="007B4FFB">
        <w:rPr>
          <w:lang w:val="en-US"/>
        </w:rPr>
        <w:lastRenderedPageBreak/>
        <w:t>data berdasarkan objek-objek dasar data yang mempunyai hubungan antar relasi satu sama lain</w:t>
      </w:r>
      <w:r w:rsidR="008A3493">
        <w:rPr>
          <w:lang w:val="en-US"/>
        </w:rPr>
        <w:fldChar w:fldCharType="begin"/>
      </w:r>
      <w:r w:rsidR="00590389">
        <w:rPr>
          <w:lang w:val="en-US"/>
        </w:rPr>
        <w:instrText xml:space="preserve"> ADDIN ZOTERO_ITEM CSL_CITATION {"citationID":"kihnN2y0","properties":{"formattedCitation":"[2]","plainCitation":"[2]","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590389" w:rsidRPr="00590389">
        <w:rPr>
          <w:rFonts w:cs="Times New Roman"/>
        </w:rPr>
        <w:t>[2]</w:t>
      </w:r>
      <w:r w:rsidR="008A3493">
        <w:rPr>
          <w:lang w:val="en-US"/>
        </w:rPr>
        <w:fldChar w:fldCharType="end"/>
      </w:r>
      <w:r w:rsidR="007B4FFB">
        <w:rPr>
          <w:lang w:val="en-US"/>
        </w:rPr>
        <w:t>.</w:t>
      </w:r>
    </w:p>
    <w:p w14:paraId="1A5E5D9F" w14:textId="313A50D7" w:rsidR="00897DAD" w:rsidRDefault="00D95DE5" w:rsidP="00897DAD">
      <w:pPr>
        <w:ind w:left="720"/>
        <w:rPr>
          <w:lang w:val="en-US"/>
        </w:rPr>
      </w:pPr>
      <w:r>
        <w:rPr>
          <w:lang w:val="en-US"/>
        </w:rPr>
        <w:t xml:space="preserve">ERD memiliki hubungan erat dengan </w:t>
      </w:r>
      <w:r>
        <w:rPr>
          <w:i/>
          <w:lang w:val="en-US"/>
        </w:rPr>
        <w:t xml:space="preserve">Data Flow Diagram </w:t>
      </w:r>
      <w:r>
        <w:rPr>
          <w:lang w:val="en-US"/>
        </w:rPr>
        <w:t>(DFD) untuk menampilkan sebuah data yang disimpan. Yang bertujuan untuk memvisualisasikan proses data yang dapat saling terhubung dan dapat menkonstruksi data relasional</w:t>
      </w:r>
      <w:r>
        <w:rPr>
          <w:lang w:val="en-US"/>
        </w:rPr>
        <w:fldChar w:fldCharType="begin"/>
      </w:r>
      <w:r w:rsidR="00C245DC">
        <w:rPr>
          <w:lang w:val="en-US"/>
        </w:rPr>
        <w:instrText xml:space="preserve"> ADDIN ZOTERO_ITEM CSL_CITATION {"citationID":"XaC3F8yC","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C245DC" w:rsidRPr="00C245DC">
        <w:rPr>
          <w:rFonts w:cs="Times New Roman"/>
        </w:rPr>
        <w:t>[25]</w:t>
      </w:r>
      <w:r>
        <w:rPr>
          <w:lang w:val="en-US"/>
        </w:rPr>
        <w:fldChar w:fldCharType="end"/>
      </w:r>
      <w:r>
        <w:rPr>
          <w:lang w:val="en-US"/>
        </w:rPr>
        <w:t>. ERD memiliki beberapa komponen yang dipakai, yaitu :</w:t>
      </w:r>
    </w:p>
    <w:p w14:paraId="4A659577" w14:textId="77777777" w:rsidR="00254375" w:rsidRDefault="00D95DE5" w:rsidP="00254375">
      <w:pPr>
        <w:pStyle w:val="ListParagraph"/>
        <w:numPr>
          <w:ilvl w:val="0"/>
          <w:numId w:val="15"/>
        </w:numPr>
        <w:rPr>
          <w:lang w:val="en-US"/>
        </w:rPr>
      </w:pPr>
      <w:r>
        <w:rPr>
          <w:lang w:val="en-US"/>
        </w:rPr>
        <w:t>Entitas</w:t>
      </w:r>
    </w:p>
    <w:p w14:paraId="1803450A" w14:textId="15AB6462" w:rsidR="00D95DE5" w:rsidRPr="00254375" w:rsidRDefault="00D95DE5" w:rsidP="0008464C">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sidR="000B20F3">
        <w:rPr>
          <w:lang w:val="en-US"/>
        </w:rPr>
        <w:fldChar w:fldCharType="begin"/>
      </w:r>
      <w:r w:rsidR="00C245DC">
        <w:rPr>
          <w:lang w:val="en-US"/>
        </w:rPr>
        <w:instrText xml:space="preserve"> ADDIN ZOTERO_ITEM CSL_CITATION {"citationID":"LKQaGRp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Pr="00254375">
        <w:rPr>
          <w:lang w:val="en-US"/>
        </w:rPr>
        <w:t>.</w:t>
      </w:r>
    </w:p>
    <w:p w14:paraId="25FFD13D" w14:textId="09BE6056" w:rsidR="005C3B4D" w:rsidRDefault="005C3B4D" w:rsidP="005C3B4D">
      <w:pPr>
        <w:pStyle w:val="ListParagraph"/>
        <w:numPr>
          <w:ilvl w:val="0"/>
          <w:numId w:val="15"/>
        </w:numPr>
        <w:rPr>
          <w:lang w:val="en-US"/>
        </w:rPr>
      </w:pPr>
      <w:r>
        <w:rPr>
          <w:lang w:val="en-US"/>
        </w:rPr>
        <w:t>Atribut</w:t>
      </w:r>
    </w:p>
    <w:p w14:paraId="284243CA" w14:textId="112F71BB" w:rsidR="0030632E" w:rsidRDefault="005C3B4D" w:rsidP="0030632E">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w:t>
      </w:r>
      <w:r w:rsidR="000706E0" w:rsidRPr="00254375">
        <w:rPr>
          <w:lang w:val="en-US"/>
        </w:rPr>
        <w:t>but yang diwakili dengan simbol elips</w:t>
      </w:r>
      <w:r w:rsidR="000B20F3">
        <w:rPr>
          <w:lang w:val="en-US"/>
        </w:rPr>
        <w:fldChar w:fldCharType="begin"/>
      </w:r>
      <w:r w:rsidR="00C245DC">
        <w:rPr>
          <w:lang w:val="en-US"/>
        </w:rPr>
        <w:instrText xml:space="preserve"> ADDIN ZOTERO_ITEM CSL_CITATION {"citationID":"7HCB4cN8","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254375" w:rsidRPr="00254375">
        <w:rPr>
          <w:lang w:val="en-US"/>
        </w:rPr>
        <w:t>.</w:t>
      </w:r>
      <w:r w:rsidR="00603C24">
        <w:rPr>
          <w:lang w:val="en-US"/>
        </w:rPr>
        <w:t xml:space="preserve"> Macam-macam atribut adalah sebagai berikut :</w:t>
      </w:r>
    </w:p>
    <w:p w14:paraId="40E4D08E" w14:textId="77777777" w:rsidR="00603C24" w:rsidRDefault="00603C24" w:rsidP="00603C24">
      <w:pPr>
        <w:pStyle w:val="ListParagraph"/>
        <w:numPr>
          <w:ilvl w:val="6"/>
          <w:numId w:val="19"/>
        </w:numPr>
        <w:rPr>
          <w:lang w:val="en-US"/>
        </w:rPr>
      </w:pPr>
      <w:r>
        <w:rPr>
          <w:lang w:val="en-US"/>
        </w:rPr>
        <w:t>Atribut Kunci</w:t>
      </w:r>
    </w:p>
    <w:p w14:paraId="605976EF" w14:textId="6963750F" w:rsidR="00603C24" w:rsidRDefault="00603C24" w:rsidP="0030632E">
      <w:pPr>
        <w:ind w:left="2160"/>
        <w:rPr>
          <w:lang w:val="en-US"/>
        </w:rPr>
      </w:pPr>
      <w:r w:rsidRPr="00603C24">
        <w:rPr>
          <w:lang w:val="en-US"/>
        </w:rPr>
        <w:t xml:space="preserve">Atribut kunci adalah atribut yang digunakan untuk menentukan data  yang bersifat unik. Biasanya data dari </w:t>
      </w:r>
      <w:r w:rsidRPr="00603C24">
        <w:rPr>
          <w:lang w:val="en-US"/>
        </w:rPr>
        <w:lastRenderedPageBreak/>
        <w:t xml:space="preserve">atribut </w:t>
      </w:r>
      <w:r w:rsidRPr="00603C24">
        <w:rPr>
          <w:i/>
          <w:lang w:val="en-US"/>
        </w:rPr>
        <w:t>key</w:t>
      </w:r>
      <w:r w:rsidRPr="00603C24">
        <w:rPr>
          <w:lang w:val="en-US"/>
        </w:rPr>
        <w:t xml:space="preserve"> berbentuk angka seperti NIK, NIM ,dan lain sebagainya</w:t>
      </w:r>
      <w:r w:rsidR="000B20F3">
        <w:rPr>
          <w:lang w:val="en-US"/>
        </w:rPr>
        <w:fldChar w:fldCharType="begin"/>
      </w:r>
      <w:r w:rsidR="00C245DC">
        <w:rPr>
          <w:lang w:val="en-US"/>
        </w:rPr>
        <w:instrText xml:space="preserve"> ADDIN ZOTERO_ITEM CSL_CITATION {"citationID":"r08gXJjB","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0C1972">
        <w:rPr>
          <w:lang w:val="en-US"/>
        </w:rPr>
        <w:t>.</w:t>
      </w:r>
    </w:p>
    <w:p w14:paraId="2EDABD75" w14:textId="26F6918A" w:rsidR="000C1972" w:rsidRDefault="000C1972" w:rsidP="000C1972">
      <w:pPr>
        <w:pStyle w:val="ListParagraph"/>
        <w:numPr>
          <w:ilvl w:val="6"/>
          <w:numId w:val="19"/>
        </w:numPr>
        <w:rPr>
          <w:lang w:val="en-US"/>
        </w:rPr>
      </w:pPr>
      <w:r>
        <w:rPr>
          <w:lang w:val="en-US"/>
        </w:rPr>
        <w:t>Atribut Simpel</w:t>
      </w:r>
    </w:p>
    <w:p w14:paraId="709F3664" w14:textId="3F07BD7B" w:rsidR="000C1972" w:rsidRDefault="000C1972" w:rsidP="0030632E">
      <w:pPr>
        <w:ind w:left="2160"/>
        <w:rPr>
          <w:lang w:val="en-US"/>
        </w:rPr>
      </w:pPr>
      <w:r>
        <w:rPr>
          <w:lang w:val="en-US"/>
        </w:rPr>
        <w:t>Atribut simpel adalah atribut yang tidak dapat dipecah lagi dan bernilai tunggal. Seperti alamat rumah, kantor, tahun terbit jurnal dan lain sebagainya</w:t>
      </w:r>
      <w:r w:rsidR="000B20F3">
        <w:rPr>
          <w:lang w:val="en-US"/>
        </w:rPr>
        <w:fldChar w:fldCharType="begin"/>
      </w:r>
      <w:r w:rsidR="00C245DC">
        <w:rPr>
          <w:lang w:val="en-US"/>
        </w:rPr>
        <w:instrText xml:space="preserve"> ADDIN ZOTERO_ITEM CSL_CITATION {"citationID":"ERaIlrBk","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23F2D711" w14:textId="412A5C62" w:rsidR="00130DF5" w:rsidRDefault="00130DF5" w:rsidP="00130DF5">
      <w:pPr>
        <w:pStyle w:val="ListParagraph"/>
        <w:numPr>
          <w:ilvl w:val="6"/>
          <w:numId w:val="19"/>
        </w:numPr>
        <w:rPr>
          <w:lang w:val="en-US"/>
        </w:rPr>
      </w:pPr>
      <w:r>
        <w:rPr>
          <w:lang w:val="en-US"/>
        </w:rPr>
        <w:t>Atribut Multinilai (</w:t>
      </w:r>
      <w:r>
        <w:rPr>
          <w:i/>
          <w:lang w:val="en-US"/>
        </w:rPr>
        <w:t>Multivalue</w:t>
      </w:r>
      <w:r>
        <w:rPr>
          <w:lang w:val="en-US"/>
        </w:rPr>
        <w:t>)</w:t>
      </w:r>
    </w:p>
    <w:p w14:paraId="4F065652" w14:textId="4EB9EECF" w:rsidR="00130DF5" w:rsidRDefault="00E023F6" w:rsidP="0030632E">
      <w:pPr>
        <w:ind w:left="2160"/>
        <w:rPr>
          <w:lang w:val="en-US"/>
        </w:rPr>
      </w:pPr>
      <w:r>
        <w:rPr>
          <w:lang w:val="en-US"/>
        </w:rPr>
        <w:t>Atribut multi nilai adalah atribut yang memiliki sekelompok nilai untuk tiap entitasnya.  Seperti kumpulan namaa pengarang dalam novel</w:t>
      </w:r>
      <w:r w:rsidR="000B20F3">
        <w:rPr>
          <w:lang w:val="en-US"/>
        </w:rPr>
        <w:fldChar w:fldCharType="begin"/>
      </w:r>
      <w:r w:rsidR="00C245DC">
        <w:rPr>
          <w:lang w:val="en-US"/>
        </w:rPr>
        <w:instrText xml:space="preserve"> ADDIN ZOTERO_ITEM CSL_CITATION {"citationID":"ccOZk9WF","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2B5B6CF1" w14:textId="22C47E94" w:rsidR="007A0A63" w:rsidRDefault="007A0A63" w:rsidP="007A0A63">
      <w:pPr>
        <w:pStyle w:val="ListParagraph"/>
        <w:numPr>
          <w:ilvl w:val="6"/>
          <w:numId w:val="19"/>
        </w:numPr>
        <w:rPr>
          <w:lang w:val="en-US"/>
        </w:rPr>
      </w:pPr>
      <w:r>
        <w:rPr>
          <w:lang w:val="en-US"/>
        </w:rPr>
        <w:t>Atribut Gabungan (</w:t>
      </w:r>
      <w:r>
        <w:rPr>
          <w:i/>
          <w:lang w:val="en-US"/>
        </w:rPr>
        <w:t>Composite</w:t>
      </w:r>
      <w:r>
        <w:rPr>
          <w:lang w:val="en-US"/>
        </w:rPr>
        <w:t>)</w:t>
      </w:r>
    </w:p>
    <w:p w14:paraId="657DB638" w14:textId="7CA60CBD" w:rsidR="007A0A63" w:rsidRDefault="00C53150" w:rsidP="0030632E">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sidR="000B20F3">
        <w:rPr>
          <w:lang w:val="en-US"/>
        </w:rPr>
        <w:fldChar w:fldCharType="begin"/>
      </w:r>
      <w:r w:rsidR="00C245DC">
        <w:rPr>
          <w:lang w:val="en-US"/>
        </w:rPr>
        <w:instrText xml:space="preserve"> ADDIN ZOTERO_ITEM CSL_CITATION {"citationID":"2ULWN3K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12943BFF" w14:textId="5705F6F1" w:rsidR="005B3488" w:rsidRDefault="005B3488" w:rsidP="005B3488">
      <w:pPr>
        <w:pStyle w:val="ListParagraph"/>
        <w:numPr>
          <w:ilvl w:val="6"/>
          <w:numId w:val="19"/>
        </w:numPr>
        <w:rPr>
          <w:lang w:val="en-US"/>
        </w:rPr>
      </w:pPr>
      <w:r>
        <w:rPr>
          <w:lang w:val="en-US"/>
        </w:rPr>
        <w:t>Atribut Derivatif</w:t>
      </w:r>
    </w:p>
    <w:p w14:paraId="1F854489" w14:textId="28432E65" w:rsidR="00517412" w:rsidRDefault="005B3488" w:rsidP="0030632E">
      <w:pPr>
        <w:ind w:left="2160"/>
        <w:rPr>
          <w:lang w:val="en-US"/>
        </w:rPr>
      </w:pPr>
      <w:r>
        <w:rPr>
          <w:lang w:val="en-US"/>
        </w:rPr>
        <w:t>Atribut Derivatif adalah atribut yang berasal dari atribut lain yang tidak bersifat wajib ditulis pada ERD. Seperti Usia, selisih w</w:t>
      </w:r>
      <w:r w:rsidR="00517412">
        <w:rPr>
          <w:lang w:val="en-US"/>
        </w:rPr>
        <w:t>aktu, kelas dan lain sebagainya</w:t>
      </w:r>
      <w:r w:rsidR="000B20F3">
        <w:rPr>
          <w:lang w:val="en-US"/>
        </w:rPr>
        <w:fldChar w:fldCharType="begin"/>
      </w:r>
      <w:r w:rsidR="00C245DC">
        <w:rPr>
          <w:lang w:val="en-US"/>
        </w:rPr>
        <w:instrText xml:space="preserve"> ADDIN ZOTERO_ITEM CSL_CITATION {"citationID":"7iJAk7xg","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517412">
        <w:rPr>
          <w:lang w:val="en-US"/>
        </w:rPr>
        <w:t>.</w:t>
      </w:r>
    </w:p>
    <w:p w14:paraId="10D457AE" w14:textId="51447BAD" w:rsidR="00517412" w:rsidRDefault="00517412" w:rsidP="00517412">
      <w:pPr>
        <w:pStyle w:val="ListParagraph"/>
        <w:numPr>
          <w:ilvl w:val="0"/>
          <w:numId w:val="15"/>
        </w:numPr>
        <w:rPr>
          <w:lang w:val="en-US"/>
        </w:rPr>
      </w:pPr>
      <w:r>
        <w:rPr>
          <w:lang w:val="en-US"/>
        </w:rPr>
        <w:t>Relasi</w:t>
      </w:r>
    </w:p>
    <w:p w14:paraId="01CDDA83" w14:textId="7B897444" w:rsidR="00517412" w:rsidRDefault="00517412" w:rsidP="0030632E">
      <w:pPr>
        <w:ind w:left="1440"/>
        <w:rPr>
          <w:lang w:val="en-US"/>
        </w:rPr>
      </w:pPr>
      <w:r w:rsidRPr="009E0051">
        <w:rPr>
          <w:lang w:val="en-US"/>
        </w:rPr>
        <w:t>Relasi adalah sebuah hubungan antara beberapa jenis entitas yang berasal dari himpunan entitas-entitas yang berbeda.</w:t>
      </w:r>
      <w:r w:rsidR="009E0051">
        <w:rPr>
          <w:lang w:val="en-US"/>
        </w:rPr>
        <w:t xml:space="preserve"> Relasi ini </w:t>
      </w:r>
      <w:r w:rsidR="009E0051">
        <w:rPr>
          <w:lang w:val="en-US"/>
        </w:rPr>
        <w:lastRenderedPageBreak/>
        <w:t>dilambangkan dengan bentuk ketupat</w:t>
      </w:r>
      <w:r w:rsidR="000B20F3">
        <w:rPr>
          <w:lang w:val="en-US"/>
        </w:rPr>
        <w:fldChar w:fldCharType="begin"/>
      </w:r>
      <w:r w:rsidR="00C245DC">
        <w:rPr>
          <w:lang w:val="en-US"/>
        </w:rPr>
        <w:instrText xml:space="preserve"> ADDIN ZOTERO_ITEM CSL_CITATION {"citationID":"Kh3k04h2","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9E0051">
        <w:rPr>
          <w:lang w:val="en-US"/>
        </w:rPr>
        <w:t>. Dalam ERD relasi yang digunakan ada tiga, yaitu :</w:t>
      </w:r>
    </w:p>
    <w:p w14:paraId="2CE84ED9" w14:textId="77777777" w:rsidR="00A71164" w:rsidRDefault="00A71164" w:rsidP="0030632E">
      <w:pPr>
        <w:ind w:left="1440"/>
        <w:rPr>
          <w:lang w:val="en-US"/>
        </w:rPr>
      </w:pPr>
    </w:p>
    <w:p w14:paraId="4DD676DD" w14:textId="361D9DE2" w:rsidR="009E0051" w:rsidRDefault="009E0051" w:rsidP="009E0051">
      <w:pPr>
        <w:pStyle w:val="ListParagraph"/>
        <w:numPr>
          <w:ilvl w:val="1"/>
          <w:numId w:val="15"/>
        </w:numPr>
        <w:rPr>
          <w:lang w:val="en-US"/>
        </w:rPr>
      </w:pPr>
      <w:r>
        <w:rPr>
          <w:lang w:val="en-US"/>
        </w:rPr>
        <w:t>One to One</w:t>
      </w:r>
    </w:p>
    <w:p w14:paraId="15D9C3E2" w14:textId="14B28FFA" w:rsidR="00457D4C" w:rsidRDefault="009E0051" w:rsidP="00A71164">
      <w:pPr>
        <w:ind w:left="2160"/>
        <w:rPr>
          <w:lang w:val="en-US"/>
        </w:rPr>
      </w:pPr>
      <w:r>
        <w:rPr>
          <w:lang w:val="en-US"/>
        </w:rPr>
        <w:t>One to one berarti setiap entitas hanya boleh memiliki relasi dengan satu entitas yang lain. Seperti mahasiswa dengan data NIM, satu mahasiswa hanya memiliki satu NIM</w:t>
      </w:r>
      <w:r w:rsidR="000B20F3">
        <w:rPr>
          <w:lang w:val="en-US"/>
        </w:rPr>
        <w:fldChar w:fldCharType="begin"/>
      </w:r>
      <w:r w:rsidR="00C245DC">
        <w:rPr>
          <w:lang w:val="en-US"/>
        </w:rPr>
        <w:instrText xml:space="preserve"> ADDIN ZOTERO_ITEM CSL_CITATION {"citationID":"vN8xr6lM","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Pr>
          <w:lang w:val="en-US"/>
        </w:rPr>
        <w:t>.</w:t>
      </w:r>
    </w:p>
    <w:p w14:paraId="5CA35696" w14:textId="378D58A9" w:rsidR="00457D4C" w:rsidRDefault="00457D4C" w:rsidP="00457D4C">
      <w:pPr>
        <w:pStyle w:val="ListParagraph"/>
        <w:numPr>
          <w:ilvl w:val="1"/>
          <w:numId w:val="15"/>
        </w:numPr>
        <w:rPr>
          <w:lang w:val="en-US"/>
        </w:rPr>
      </w:pPr>
      <w:r>
        <w:rPr>
          <w:lang w:val="en-US"/>
        </w:rPr>
        <w:t>One to Many</w:t>
      </w:r>
    </w:p>
    <w:p w14:paraId="6C25B6A8" w14:textId="3FFE8710" w:rsidR="00F67828" w:rsidRDefault="00457D4C" w:rsidP="00BE2C89">
      <w:pPr>
        <w:ind w:left="2160"/>
        <w:rPr>
          <w:lang w:val="en-US"/>
        </w:rPr>
      </w:pPr>
      <w:r>
        <w:rPr>
          <w:lang w:val="en-US"/>
        </w:rPr>
        <w:t xml:space="preserve">One to many adalah hubungan antara satu entitas dengan beberapa entitas dan sebaliknya. Seperti </w:t>
      </w:r>
      <w:r w:rsidR="00374A30">
        <w:rPr>
          <w:lang w:val="en-US"/>
        </w:rPr>
        <w:t xml:space="preserve">sekolah dengan siswa, </w:t>
      </w:r>
      <w:r w:rsidR="001869DC">
        <w:rPr>
          <w:lang w:val="en-US"/>
        </w:rPr>
        <w:t>Sekolah memiliki beberapa siswa, dan siswa hanya memiliki satu sekolah</w:t>
      </w:r>
      <w:r w:rsidR="000B20F3">
        <w:rPr>
          <w:lang w:val="en-US"/>
        </w:rPr>
        <w:fldChar w:fldCharType="begin"/>
      </w:r>
      <w:r w:rsidR="00C245DC">
        <w:rPr>
          <w:lang w:val="en-US"/>
        </w:rPr>
        <w:instrText xml:space="preserve"> ADDIN ZOTERO_ITEM CSL_CITATION {"citationID":"ncHxBtJz","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A5715B">
        <w:rPr>
          <w:lang w:val="en-US"/>
        </w:rPr>
        <w:t>.</w:t>
      </w:r>
    </w:p>
    <w:p w14:paraId="169D5BFD" w14:textId="14D32256" w:rsidR="00580E5F" w:rsidRDefault="00580E5F" w:rsidP="00580E5F">
      <w:pPr>
        <w:pStyle w:val="ListParagraph"/>
        <w:numPr>
          <w:ilvl w:val="1"/>
          <w:numId w:val="15"/>
        </w:numPr>
        <w:rPr>
          <w:lang w:val="en-US"/>
        </w:rPr>
      </w:pPr>
      <w:r>
        <w:rPr>
          <w:lang w:val="en-US"/>
        </w:rPr>
        <w:t>Many to Many</w:t>
      </w:r>
    </w:p>
    <w:p w14:paraId="1D99154E" w14:textId="73D9C14B" w:rsidR="00580E5F" w:rsidRDefault="00580E5F" w:rsidP="00BE2C89">
      <w:pPr>
        <w:ind w:left="1800"/>
        <w:rPr>
          <w:lang w:val="en-US"/>
        </w:rPr>
      </w:pPr>
      <w:r>
        <w:rPr>
          <w:lang w:val="en-US"/>
        </w:rPr>
        <w:t xml:space="preserve">Many to many adalah hubungan antara beberapa entitas yang memiliki lebih dari suatu relasi. Seperti </w:t>
      </w:r>
      <w:r w:rsidR="00362C7F">
        <w:rPr>
          <w:lang w:val="en-US"/>
        </w:rPr>
        <w:t>kelas memiliki beberapa stop kontak, dan beberapa stop kontak dimiliki beberapa ruangan</w:t>
      </w:r>
      <w:r w:rsidR="000B20F3">
        <w:rPr>
          <w:lang w:val="en-US"/>
        </w:rPr>
        <w:fldChar w:fldCharType="begin"/>
      </w:r>
      <w:r w:rsidR="00C245DC">
        <w:rPr>
          <w:lang w:val="en-US"/>
        </w:rPr>
        <w:instrText xml:space="preserve"> ADDIN ZOTERO_ITEM CSL_CITATION {"citationID":"gOlxK1ly","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00AC0871">
        <w:rPr>
          <w:lang w:val="en-US"/>
        </w:rPr>
        <w:t>.</w:t>
      </w:r>
    </w:p>
    <w:p w14:paraId="3D9A9585" w14:textId="32D6C8B1" w:rsidR="003E5B60" w:rsidRDefault="003E5B60" w:rsidP="003E5B60">
      <w:pPr>
        <w:pStyle w:val="ListParagraph"/>
        <w:numPr>
          <w:ilvl w:val="0"/>
          <w:numId w:val="15"/>
        </w:numPr>
        <w:rPr>
          <w:lang w:val="en-US"/>
        </w:rPr>
      </w:pPr>
      <w:r>
        <w:rPr>
          <w:lang w:val="en-US"/>
        </w:rPr>
        <w:t>Garis</w:t>
      </w:r>
    </w:p>
    <w:p w14:paraId="0A1A6D11" w14:textId="4BB4B672" w:rsidR="003E5B60" w:rsidRPr="006C6101" w:rsidRDefault="003E5B60" w:rsidP="00D408C8">
      <w:pPr>
        <w:ind w:left="1800"/>
        <w:rPr>
          <w:lang w:val="en-US"/>
        </w:rPr>
      </w:pPr>
      <w:bookmarkStart w:id="2" w:name="_GoBack"/>
      <w:bookmarkEnd w:id="2"/>
      <w:r w:rsidRPr="006C6101">
        <w:rPr>
          <w:lang w:val="en-US"/>
        </w:rPr>
        <w:t>Garis berfungsi untuk menghubungkan antar atribut sebagai bentuk hubungan entitas dari diagram ERD itu sendiri</w:t>
      </w:r>
      <w:r w:rsidR="000B20F3">
        <w:rPr>
          <w:lang w:val="en-US"/>
        </w:rPr>
        <w:fldChar w:fldCharType="begin"/>
      </w:r>
      <w:r w:rsidR="00C245DC">
        <w:rPr>
          <w:lang w:val="en-US"/>
        </w:rPr>
        <w:instrText xml:space="preserve"> ADDIN ZOTERO_ITEM CSL_CITATION {"citationID":"0N1iFjce","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C245DC" w:rsidRPr="00C245DC">
        <w:rPr>
          <w:rFonts w:cs="Times New Roman"/>
        </w:rPr>
        <w:t>[25]</w:t>
      </w:r>
      <w:r w:rsidR="000B20F3">
        <w:rPr>
          <w:lang w:val="en-US"/>
        </w:rPr>
        <w:fldChar w:fldCharType="end"/>
      </w:r>
      <w:r w:rsidRPr="006C6101">
        <w:rPr>
          <w:lang w:val="en-US"/>
        </w:rPr>
        <w:t>.</w:t>
      </w:r>
    </w:p>
    <w:p w14:paraId="632CAF4B" w14:textId="378D58A9" w:rsidR="00517412" w:rsidRDefault="00517412" w:rsidP="00517412">
      <w:pPr>
        <w:ind w:left="3780"/>
        <w:rPr>
          <w:lang w:val="en-US"/>
        </w:rPr>
      </w:pPr>
    </w:p>
    <w:p w14:paraId="7670F266" w14:textId="77777777" w:rsidR="00517412" w:rsidRDefault="00517412" w:rsidP="00517412">
      <w:pPr>
        <w:ind w:left="3780"/>
        <w:rPr>
          <w:lang w:val="en-US"/>
        </w:rPr>
      </w:pPr>
    </w:p>
    <w:p w14:paraId="66101BE1" w14:textId="77777777" w:rsidR="00517412" w:rsidRDefault="00517412" w:rsidP="00517412">
      <w:pPr>
        <w:ind w:left="3780"/>
        <w:rPr>
          <w:lang w:val="en-US"/>
        </w:rPr>
      </w:pPr>
    </w:p>
    <w:p w14:paraId="36D36910" w14:textId="77777777" w:rsidR="00517412" w:rsidRPr="00517412" w:rsidRDefault="00517412" w:rsidP="00517412">
      <w:pPr>
        <w:pStyle w:val="ListParagraph"/>
        <w:ind w:left="4140" w:firstLine="0"/>
        <w:rPr>
          <w:lang w:val="en-US"/>
        </w:rPr>
      </w:pPr>
    </w:p>
    <w:p w14:paraId="028FC3DC" w14:textId="77777777" w:rsidR="00603C24" w:rsidRDefault="00603C24" w:rsidP="00603C24">
      <w:pPr>
        <w:pStyle w:val="ListParagraph"/>
        <w:numPr>
          <w:ilvl w:val="7"/>
          <w:numId w:val="19"/>
        </w:numPr>
        <w:rPr>
          <w:lang w:val="en-US"/>
        </w:rPr>
      </w:pPr>
    </w:p>
    <w:p w14:paraId="7B478A9F" w14:textId="029E00C2" w:rsidR="00603C24" w:rsidRPr="00603C24" w:rsidRDefault="00603C24" w:rsidP="00603C24">
      <w:pPr>
        <w:pStyle w:val="ListParagraph"/>
        <w:numPr>
          <w:ilvl w:val="7"/>
          <w:numId w:val="19"/>
        </w:numPr>
        <w:rPr>
          <w:lang w:val="en-US"/>
        </w:rPr>
      </w:pPr>
      <w:r>
        <w:rPr>
          <w:lang w:val="en-US"/>
        </w:rPr>
        <w:t>asd</w:t>
      </w:r>
    </w:p>
    <w:p w14:paraId="1F4B6299" w14:textId="77777777" w:rsidR="00D95DE5" w:rsidRPr="00D95DE5" w:rsidRDefault="00D95DE5" w:rsidP="00D95DE5">
      <w:pPr>
        <w:ind w:left="720"/>
        <w:rPr>
          <w:lang w:val="en-US"/>
        </w:rPr>
      </w:pP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45C737C" w14:textId="77777777" w:rsidR="00590389" w:rsidRPr="00590389" w:rsidRDefault="00CA540E" w:rsidP="00590389">
      <w:pPr>
        <w:pStyle w:val="Bibliography"/>
        <w:rPr>
          <w:rFonts w:cs="Times New Roman"/>
        </w:rPr>
      </w:pPr>
      <w:r>
        <w:fldChar w:fldCharType="begin"/>
      </w:r>
      <w:r w:rsidR="00C245DC">
        <w:instrText xml:space="preserve"> ADDIN ZOTERO_BIBL {"uncited":[],"omitted":[],"custom":[]} CSL_BIBLIOGRAPHY </w:instrText>
      </w:r>
      <w:r>
        <w:fldChar w:fldCharType="separate"/>
      </w:r>
      <w:r w:rsidR="00590389" w:rsidRPr="00590389">
        <w:rPr>
          <w:rFonts w:cs="Times New Roman"/>
        </w:rPr>
        <w:t>[1]</w:t>
      </w:r>
      <w:r w:rsidR="00590389" w:rsidRPr="00590389">
        <w:rPr>
          <w:rFonts w:cs="Times New Roman"/>
        </w:rPr>
        <w:tab/>
        <w:t xml:space="preserve">T. D. Wismarini and A. Prihandono, “RANCANG BANGUN APLIKASI ANDROID TERINTEGRASI WEB SERVICE DENGAN VOLLEY UNTUK LAYANAN PUBLIK,” </w:t>
      </w:r>
      <w:r w:rsidR="00590389" w:rsidRPr="00590389">
        <w:rPr>
          <w:rFonts w:cs="Times New Roman"/>
          <w:i/>
          <w:iCs/>
        </w:rPr>
        <w:t>Dinamik</w:t>
      </w:r>
      <w:r w:rsidR="00590389" w:rsidRPr="00590389">
        <w:rPr>
          <w:rFonts w:cs="Times New Roman"/>
        </w:rPr>
        <w:t>, vol. 25, no. 1, pp. 10–19, Jun. 2020, doi: 10.35315/dinamik.v25i1.7515.</w:t>
      </w:r>
    </w:p>
    <w:p w14:paraId="19C7598E" w14:textId="77777777" w:rsidR="00590389" w:rsidRPr="00590389" w:rsidRDefault="00590389" w:rsidP="00590389">
      <w:pPr>
        <w:pStyle w:val="Bibliography"/>
        <w:rPr>
          <w:rFonts w:cs="Times New Roman"/>
        </w:rPr>
      </w:pPr>
      <w:r w:rsidRPr="00590389">
        <w:rPr>
          <w:rFonts w:cs="Times New Roman"/>
        </w:rPr>
        <w:t>[2]</w:t>
      </w:r>
      <w:r w:rsidRPr="00590389">
        <w:rPr>
          <w:rFonts w:cs="Times New Roman"/>
        </w:rPr>
        <w:tab/>
        <w:t>R. Ariyanti and I. Kanedi, “PEMANFAATAN GOOGLE MAPS API PADA SISTEM INFORMASI GEOGRAFIS DIREKTORI PERGURUAN TINGGI DI KOTA BENGKULU,” vol. 11, no. 2, p. 11, 2015.</w:t>
      </w:r>
    </w:p>
    <w:p w14:paraId="0FC359A8" w14:textId="77777777" w:rsidR="00590389" w:rsidRPr="00590389" w:rsidRDefault="00590389" w:rsidP="00590389">
      <w:pPr>
        <w:pStyle w:val="Bibliography"/>
        <w:rPr>
          <w:rFonts w:cs="Times New Roman"/>
        </w:rPr>
      </w:pPr>
      <w:r w:rsidRPr="00590389">
        <w:rPr>
          <w:rFonts w:cs="Times New Roman"/>
        </w:rPr>
        <w:t>[3]</w:t>
      </w:r>
      <w:r w:rsidRPr="00590389">
        <w:rPr>
          <w:rFonts w:cs="Times New Roman"/>
        </w:rPr>
        <w:tab/>
        <w:t xml:space="preserve">S. McQuire, “One map to rule them all? Google Maps as digital technical object,” </w:t>
      </w:r>
      <w:r w:rsidRPr="00590389">
        <w:rPr>
          <w:rFonts w:cs="Times New Roman"/>
          <w:i/>
          <w:iCs/>
        </w:rPr>
        <w:t>Commun. Public</w:t>
      </w:r>
      <w:r w:rsidRPr="00590389">
        <w:rPr>
          <w:rFonts w:cs="Times New Roman"/>
        </w:rPr>
        <w:t>, vol. 4, no. 2, pp. 150–165, Jun. 2019, doi: 10.1177/2057047319850192.</w:t>
      </w:r>
    </w:p>
    <w:p w14:paraId="545336EE" w14:textId="77777777" w:rsidR="00590389" w:rsidRPr="00590389" w:rsidRDefault="00590389" w:rsidP="00590389">
      <w:pPr>
        <w:pStyle w:val="Bibliography"/>
        <w:rPr>
          <w:rFonts w:cs="Times New Roman"/>
        </w:rPr>
      </w:pPr>
      <w:r w:rsidRPr="00590389">
        <w:rPr>
          <w:rFonts w:cs="Times New Roman"/>
        </w:rPr>
        <w:t>[4]</w:t>
      </w:r>
      <w:r w:rsidRPr="00590389">
        <w:rPr>
          <w:rFonts w:cs="Times New Roman"/>
        </w:rPr>
        <w:tab/>
        <w:t xml:space="preserve">P. Doshi, P. Jain, and A. Shakwala, “Location Based Services and Integration of Google Maps in Android,” </w:t>
      </w:r>
      <w:r w:rsidRPr="00590389">
        <w:rPr>
          <w:rFonts w:cs="Times New Roman"/>
          <w:i/>
          <w:iCs/>
        </w:rPr>
        <w:t>Int. J. Eng. Comput. Sci.</w:t>
      </w:r>
      <w:r w:rsidRPr="00590389">
        <w:rPr>
          <w:rFonts w:cs="Times New Roman"/>
        </w:rPr>
        <w:t>, vol. 3, no. 03, Art. no. 03, Mar. 2014, Accessed: Jan. 22, 2021. [Online]. Available: http://103.53.42.157/index.php/ijecs/article/view/190</w:t>
      </w:r>
    </w:p>
    <w:p w14:paraId="176F2B72" w14:textId="77777777" w:rsidR="00590389" w:rsidRPr="00590389" w:rsidRDefault="00590389" w:rsidP="00590389">
      <w:pPr>
        <w:pStyle w:val="Bibliography"/>
        <w:rPr>
          <w:rFonts w:cs="Times New Roman"/>
        </w:rPr>
      </w:pPr>
      <w:r w:rsidRPr="00590389">
        <w:rPr>
          <w:rFonts w:cs="Times New Roman"/>
        </w:rPr>
        <w:t>[5]</w:t>
      </w:r>
      <w:r w:rsidRPr="00590389">
        <w:rPr>
          <w:rFonts w:cs="Times New Roman"/>
        </w:rPr>
        <w:tab/>
        <w:t>A. Muawwal, “Implementasi Teknologi GPS Tracking Smartphone Sebagai Aplikasi Monitoring Lokasi Anak,” p. 5.</w:t>
      </w:r>
    </w:p>
    <w:p w14:paraId="1EE265DE" w14:textId="77777777" w:rsidR="00590389" w:rsidRPr="00590389" w:rsidRDefault="00590389" w:rsidP="00590389">
      <w:pPr>
        <w:pStyle w:val="Bibliography"/>
        <w:rPr>
          <w:rFonts w:cs="Times New Roman"/>
        </w:rPr>
      </w:pPr>
      <w:r w:rsidRPr="00590389">
        <w:rPr>
          <w:rFonts w:cs="Times New Roman"/>
        </w:rPr>
        <w:t>[6]</w:t>
      </w:r>
      <w:r w:rsidRPr="00590389">
        <w:rPr>
          <w:rFonts w:cs="Times New Roman"/>
        </w:rPr>
        <w:tab/>
        <w:t xml:space="preserve">S. Alfeno and R. E. C. Devi, “Implementasi Global Positioning System (GPS) dan Location Based Service (LSB) pada Sistem Informasi Kereta Api untuk Wilayah Jabodetabe,” </w:t>
      </w:r>
      <w:r w:rsidRPr="00590389">
        <w:rPr>
          <w:rFonts w:cs="Times New Roman"/>
          <w:i/>
          <w:iCs/>
        </w:rPr>
        <w:t>J. SISFOTEK Glob.</w:t>
      </w:r>
      <w:r w:rsidRPr="00590389">
        <w:rPr>
          <w:rFonts w:cs="Times New Roman"/>
        </w:rPr>
        <w:t>, vol. 7, no. 2, Art. no. 2, Sep. 2017, doi: 10.38101/sisfotek.v7i2.146.</w:t>
      </w:r>
    </w:p>
    <w:p w14:paraId="6E6ACAFD" w14:textId="77777777" w:rsidR="00590389" w:rsidRPr="00590389" w:rsidRDefault="00590389" w:rsidP="00590389">
      <w:pPr>
        <w:pStyle w:val="Bibliography"/>
        <w:rPr>
          <w:rFonts w:cs="Times New Roman"/>
        </w:rPr>
      </w:pPr>
      <w:r w:rsidRPr="00590389">
        <w:rPr>
          <w:rFonts w:cs="Times New Roman"/>
        </w:rPr>
        <w:t>[7]</w:t>
      </w:r>
      <w:r w:rsidRPr="00590389">
        <w:rPr>
          <w:rFonts w:cs="Times New Roman"/>
        </w:rPr>
        <w:tab/>
        <w:t xml:space="preserve">Z. Yin, A. Ma, and D. W. Goldberg, “A deep learning approach for rooftop geocoding,” </w:t>
      </w:r>
      <w:r w:rsidRPr="00590389">
        <w:rPr>
          <w:rFonts w:cs="Times New Roman"/>
          <w:i/>
          <w:iCs/>
        </w:rPr>
        <w:t>Trans. GIS</w:t>
      </w:r>
      <w:r w:rsidRPr="00590389">
        <w:rPr>
          <w:rFonts w:cs="Times New Roman"/>
        </w:rPr>
        <w:t>, vol. 23, no. 3, pp. 495–514, 2019, doi: https://doi.org/10.1111/tgis.12536.</w:t>
      </w:r>
    </w:p>
    <w:p w14:paraId="11FA47D8" w14:textId="77777777" w:rsidR="00590389" w:rsidRPr="00590389" w:rsidRDefault="00590389" w:rsidP="00590389">
      <w:pPr>
        <w:pStyle w:val="Bibliography"/>
        <w:rPr>
          <w:rFonts w:cs="Times New Roman"/>
        </w:rPr>
      </w:pPr>
      <w:r w:rsidRPr="00590389">
        <w:rPr>
          <w:rFonts w:cs="Times New Roman"/>
        </w:rPr>
        <w:t>[8]</w:t>
      </w:r>
      <w:r w:rsidRPr="00590389">
        <w:rPr>
          <w:rFonts w:cs="Times New Roman"/>
        </w:rPr>
        <w:tab/>
        <w:t>“What is geocoding?—ArcMap | Documentation.” https://desktop.arcgis.com/en/arcmap/latest/manage-data/geocoding/what-is-geocoding.htm (accessed Jan. 22, 2021).</w:t>
      </w:r>
    </w:p>
    <w:p w14:paraId="49A2EDBA" w14:textId="77777777" w:rsidR="00590389" w:rsidRPr="00590389" w:rsidRDefault="00590389" w:rsidP="00590389">
      <w:pPr>
        <w:pStyle w:val="Bibliography"/>
        <w:rPr>
          <w:rFonts w:cs="Times New Roman"/>
        </w:rPr>
      </w:pPr>
      <w:r w:rsidRPr="00590389">
        <w:rPr>
          <w:rFonts w:cs="Times New Roman"/>
        </w:rPr>
        <w:t>[9]</w:t>
      </w:r>
      <w:r w:rsidRPr="00590389">
        <w:rPr>
          <w:rFonts w:cs="Times New Roman"/>
        </w:rPr>
        <w:tab/>
        <w:t>L. Zeigermann, “Opencagegeo: Stata Module for Forward and Reverse Geocoding,” p. 10.</w:t>
      </w:r>
    </w:p>
    <w:p w14:paraId="0A86E49F" w14:textId="77777777" w:rsidR="00590389" w:rsidRPr="00590389" w:rsidRDefault="00590389" w:rsidP="00590389">
      <w:pPr>
        <w:pStyle w:val="Bibliography"/>
        <w:rPr>
          <w:rFonts w:cs="Times New Roman"/>
        </w:rPr>
      </w:pPr>
      <w:r w:rsidRPr="00590389">
        <w:rPr>
          <w:rFonts w:cs="Times New Roman"/>
        </w:rPr>
        <w:t>[10]</w:t>
      </w:r>
      <w:r w:rsidRPr="00590389">
        <w:rPr>
          <w:rFonts w:cs="Times New Roman"/>
        </w:rPr>
        <w:tab/>
        <w:t xml:space="preserve">“Overview | Geocoding API,” </w:t>
      </w:r>
      <w:r w:rsidRPr="00590389">
        <w:rPr>
          <w:rFonts w:cs="Times New Roman"/>
          <w:i/>
          <w:iCs/>
        </w:rPr>
        <w:t>Google Developers</w:t>
      </w:r>
      <w:r w:rsidRPr="00590389">
        <w:rPr>
          <w:rFonts w:cs="Times New Roman"/>
        </w:rPr>
        <w:t>. https://developers.google.com/maps/documentation/geocoding/overview (accessed Jan. 22, 2021).</w:t>
      </w:r>
    </w:p>
    <w:p w14:paraId="73FD5863" w14:textId="77777777" w:rsidR="00590389" w:rsidRPr="00590389" w:rsidRDefault="00590389" w:rsidP="00590389">
      <w:pPr>
        <w:pStyle w:val="Bibliography"/>
        <w:rPr>
          <w:rFonts w:cs="Times New Roman"/>
        </w:rPr>
      </w:pPr>
      <w:r w:rsidRPr="00590389">
        <w:rPr>
          <w:rFonts w:cs="Times New Roman"/>
        </w:rPr>
        <w:t>[11]</w:t>
      </w:r>
      <w:r w:rsidRPr="00590389">
        <w:rPr>
          <w:rFonts w:cs="Times New Roman"/>
        </w:rPr>
        <w:tab/>
        <w:t>“GSP 270: Latitude and Longitude.” http://gsp.humboldt.edu/OLM/Lessons/GIS/01%20SphericalCoordinates/Latitude_and_Longitude.html (accessed Dec. 17, 2020).</w:t>
      </w:r>
    </w:p>
    <w:p w14:paraId="5934C9BF" w14:textId="77777777" w:rsidR="00590389" w:rsidRPr="00590389" w:rsidRDefault="00590389" w:rsidP="00590389">
      <w:pPr>
        <w:pStyle w:val="Bibliography"/>
        <w:rPr>
          <w:rFonts w:cs="Times New Roman"/>
        </w:rPr>
      </w:pPr>
      <w:r w:rsidRPr="00590389">
        <w:rPr>
          <w:rFonts w:cs="Times New Roman"/>
        </w:rPr>
        <w:t>[12]</w:t>
      </w:r>
      <w:r w:rsidRPr="00590389">
        <w:rPr>
          <w:rFonts w:cs="Times New Roman"/>
        </w:rPr>
        <w:tab/>
        <w:t>“Understanding Latitude and Longitude.” https://journeynorth.org/tm/LongitudeIntro.html (accessed Jan. 22, 2021).</w:t>
      </w:r>
    </w:p>
    <w:p w14:paraId="592C80EC" w14:textId="77777777" w:rsidR="00590389" w:rsidRPr="00590389" w:rsidRDefault="00590389" w:rsidP="00590389">
      <w:pPr>
        <w:pStyle w:val="Bibliography"/>
        <w:rPr>
          <w:rFonts w:cs="Times New Roman"/>
        </w:rPr>
      </w:pPr>
      <w:r w:rsidRPr="00590389">
        <w:rPr>
          <w:rFonts w:cs="Times New Roman"/>
        </w:rPr>
        <w:t>[13]</w:t>
      </w:r>
      <w:r w:rsidRPr="00590389">
        <w:rPr>
          <w:rFonts w:cs="Times New Roman"/>
        </w:rPr>
        <w:tab/>
        <w:t>C.-12 Foundation, “Longitude | CK-12 Foundation.” https://www.ck12.org/book/physics-from-stargazers-to-starships/section/10.2/ (accessed Jan. 22, 2021).</w:t>
      </w:r>
    </w:p>
    <w:p w14:paraId="1B5AC417" w14:textId="77777777" w:rsidR="00590389" w:rsidRPr="00590389" w:rsidRDefault="00590389" w:rsidP="00590389">
      <w:pPr>
        <w:pStyle w:val="Bibliography"/>
        <w:rPr>
          <w:rFonts w:cs="Times New Roman"/>
        </w:rPr>
      </w:pPr>
      <w:r w:rsidRPr="00590389">
        <w:rPr>
          <w:rFonts w:cs="Times New Roman"/>
        </w:rPr>
        <w:t>[14]</w:t>
      </w:r>
      <w:r w:rsidRPr="00590389">
        <w:rPr>
          <w:rFonts w:cs="Times New Roman"/>
        </w:rPr>
        <w:tab/>
        <w:t xml:space="preserve">“Greenwich meridian | geography,” </w:t>
      </w:r>
      <w:r w:rsidRPr="00590389">
        <w:rPr>
          <w:rFonts w:cs="Times New Roman"/>
          <w:i/>
          <w:iCs/>
        </w:rPr>
        <w:t>Encyclopedia Britannica</w:t>
      </w:r>
      <w:r w:rsidRPr="00590389">
        <w:rPr>
          <w:rFonts w:cs="Times New Roman"/>
        </w:rPr>
        <w:t>. https://www.britannica.com/place/Greenwich-meridian (accessed Jan. 22, 2021).</w:t>
      </w:r>
    </w:p>
    <w:p w14:paraId="04215E7B" w14:textId="77777777" w:rsidR="00590389" w:rsidRPr="00590389" w:rsidRDefault="00590389" w:rsidP="00590389">
      <w:pPr>
        <w:pStyle w:val="Bibliography"/>
        <w:rPr>
          <w:rFonts w:cs="Times New Roman"/>
        </w:rPr>
      </w:pPr>
      <w:r w:rsidRPr="00590389">
        <w:rPr>
          <w:rFonts w:cs="Times New Roman"/>
        </w:rPr>
        <w:lastRenderedPageBreak/>
        <w:t>[15]</w:t>
      </w:r>
      <w:r w:rsidRPr="00590389">
        <w:rPr>
          <w:rFonts w:cs="Times New Roman"/>
        </w:rPr>
        <w:tab/>
        <w:t xml:space="preserve">J. F. Tompoh, S. R. Sentinuwo, and A. A. E. Sinsuw, “Rancang Bangun Aplikasi Pemesanan Menu Makanan Restoran Berbasis Android,” </w:t>
      </w:r>
      <w:r w:rsidRPr="00590389">
        <w:rPr>
          <w:rFonts w:cs="Times New Roman"/>
          <w:i/>
          <w:iCs/>
        </w:rPr>
        <w:t>J. Tek. Inform.</w:t>
      </w:r>
      <w:r w:rsidRPr="00590389">
        <w:rPr>
          <w:rFonts w:cs="Times New Roman"/>
        </w:rPr>
        <w:t>, vol. 9, no. 1, Art. no. 1, Oct. 2016, doi: 10.35793/jti.9.1.2016.13749.</w:t>
      </w:r>
    </w:p>
    <w:p w14:paraId="0F324A09" w14:textId="77777777" w:rsidR="00590389" w:rsidRPr="00590389" w:rsidRDefault="00590389" w:rsidP="00590389">
      <w:pPr>
        <w:pStyle w:val="Bibliography"/>
        <w:rPr>
          <w:rFonts w:cs="Times New Roman"/>
        </w:rPr>
      </w:pPr>
      <w:r w:rsidRPr="00590389">
        <w:rPr>
          <w:rFonts w:cs="Times New Roman"/>
        </w:rPr>
        <w:t>[16]</w:t>
      </w:r>
      <w:r w:rsidRPr="00590389">
        <w:rPr>
          <w:rFonts w:cs="Times New Roman"/>
        </w:rPr>
        <w:tab/>
        <w:t>“Android Definition.” https://techterms.com/definition/android (accessed Jan. 22, 2021).</w:t>
      </w:r>
    </w:p>
    <w:p w14:paraId="174EFB56" w14:textId="77777777" w:rsidR="00590389" w:rsidRPr="00590389" w:rsidRDefault="00590389" w:rsidP="00590389">
      <w:pPr>
        <w:pStyle w:val="Bibliography"/>
        <w:rPr>
          <w:rFonts w:cs="Times New Roman"/>
        </w:rPr>
      </w:pPr>
      <w:r w:rsidRPr="00590389">
        <w:rPr>
          <w:rFonts w:cs="Times New Roman"/>
        </w:rPr>
        <w:t>[17]</w:t>
      </w:r>
      <w:r w:rsidRPr="00590389">
        <w:rPr>
          <w:rFonts w:cs="Times New Roman"/>
        </w:rPr>
        <w:tab/>
        <w:t xml:space="preserve">“What is android - javatpoint,” </w:t>
      </w:r>
      <w:r w:rsidRPr="00590389">
        <w:rPr>
          <w:rFonts w:cs="Times New Roman"/>
          <w:i/>
          <w:iCs/>
        </w:rPr>
        <w:t>www.javatpoint.com</w:t>
      </w:r>
      <w:r w:rsidRPr="00590389">
        <w:rPr>
          <w:rFonts w:cs="Times New Roman"/>
        </w:rPr>
        <w:t>. https://www.javatpoint.com/android-what-where-and-why (accessed Jan. 22, 2021).</w:t>
      </w:r>
    </w:p>
    <w:p w14:paraId="4C0CD155" w14:textId="77777777" w:rsidR="00590389" w:rsidRPr="00590389" w:rsidRDefault="00590389" w:rsidP="00590389">
      <w:pPr>
        <w:pStyle w:val="Bibliography"/>
        <w:rPr>
          <w:rFonts w:cs="Times New Roman"/>
        </w:rPr>
      </w:pPr>
      <w:r w:rsidRPr="00590389">
        <w:rPr>
          <w:rFonts w:cs="Times New Roman"/>
        </w:rPr>
        <w:t>[18]</w:t>
      </w:r>
      <w:r w:rsidRPr="00590389">
        <w:rPr>
          <w:rFonts w:cs="Times New Roman"/>
        </w:rPr>
        <w:tab/>
        <w:t xml:space="preserve">M. T. Prihandoyo, “Unified Modeling Language (UML) Model Untuk Pengembangan Sistem Informasi Akademik Berbasis Web,” </w:t>
      </w:r>
      <w:r w:rsidRPr="00590389">
        <w:rPr>
          <w:rFonts w:cs="Times New Roman"/>
          <w:i/>
          <w:iCs/>
        </w:rPr>
        <w:t>J. Inform.</w:t>
      </w:r>
      <w:r w:rsidRPr="00590389">
        <w:rPr>
          <w:rFonts w:cs="Times New Roman"/>
        </w:rPr>
        <w:t>, p. 4, 2018.</w:t>
      </w:r>
    </w:p>
    <w:p w14:paraId="22C78179" w14:textId="77777777" w:rsidR="00590389" w:rsidRPr="00590389" w:rsidRDefault="00590389" w:rsidP="00590389">
      <w:pPr>
        <w:pStyle w:val="Bibliography"/>
        <w:rPr>
          <w:rFonts w:cs="Times New Roman"/>
        </w:rPr>
      </w:pPr>
      <w:r w:rsidRPr="00590389">
        <w:rPr>
          <w:rFonts w:cs="Times New Roman"/>
        </w:rPr>
        <w:t>[19]</w:t>
      </w:r>
      <w:r w:rsidRPr="00590389">
        <w:rPr>
          <w:rFonts w:cs="Times New Roman"/>
        </w:rPr>
        <w:tab/>
        <w:t xml:space="preserve">D. Intern, “Apa itu UML? Beserta Pengertian dan Contohnya,” </w:t>
      </w:r>
      <w:r w:rsidRPr="00590389">
        <w:rPr>
          <w:rFonts w:cs="Times New Roman"/>
          <w:i/>
          <w:iCs/>
        </w:rPr>
        <w:t>Dicoding Blog</w:t>
      </w:r>
      <w:r w:rsidRPr="00590389">
        <w:rPr>
          <w:rFonts w:cs="Times New Roman"/>
        </w:rPr>
        <w:t>, May 11, 2021. https://www.dicoding.com/blog/apa-itu-uml/ (accessed Dec. 24, 2021).</w:t>
      </w:r>
    </w:p>
    <w:p w14:paraId="5ABEBF65" w14:textId="77777777" w:rsidR="00590389" w:rsidRPr="00590389" w:rsidRDefault="00590389" w:rsidP="00590389">
      <w:pPr>
        <w:pStyle w:val="Bibliography"/>
        <w:rPr>
          <w:rFonts w:cs="Times New Roman"/>
        </w:rPr>
      </w:pPr>
      <w:r w:rsidRPr="00590389">
        <w:rPr>
          <w:rFonts w:cs="Times New Roman"/>
        </w:rPr>
        <w:t>[20]</w:t>
      </w:r>
      <w:r w:rsidRPr="00590389">
        <w:rPr>
          <w:rFonts w:cs="Times New Roman"/>
        </w:rPr>
        <w:tab/>
        <w:t>“JSON.” https://www.json.org/json-en.html (accessed Dec. 24, 2021).</w:t>
      </w:r>
    </w:p>
    <w:p w14:paraId="62C1679F" w14:textId="77777777" w:rsidR="00590389" w:rsidRPr="00590389" w:rsidRDefault="00590389" w:rsidP="00590389">
      <w:pPr>
        <w:pStyle w:val="Bibliography"/>
        <w:rPr>
          <w:rFonts w:cs="Times New Roman"/>
        </w:rPr>
      </w:pPr>
      <w:r w:rsidRPr="00590389">
        <w:rPr>
          <w:rFonts w:cs="Times New Roman"/>
        </w:rPr>
        <w:t>[21]</w:t>
      </w:r>
      <w:r w:rsidRPr="00590389">
        <w:rPr>
          <w:rFonts w:cs="Times New Roman"/>
        </w:rPr>
        <w:tab/>
        <w:t xml:space="preserve">“What is an API? (Application Programming Interface),” </w:t>
      </w:r>
      <w:r w:rsidRPr="00590389">
        <w:rPr>
          <w:rFonts w:cs="Times New Roman"/>
          <w:i/>
          <w:iCs/>
        </w:rPr>
        <w:t>MuleSoft</w:t>
      </w:r>
      <w:r w:rsidRPr="00590389">
        <w:rPr>
          <w:rFonts w:cs="Times New Roman"/>
        </w:rPr>
        <w:t>. https://www.mulesoft.com/resources/api/what-is-an-api (accessed Dec. 24, 2021).</w:t>
      </w:r>
    </w:p>
    <w:p w14:paraId="30B1281D" w14:textId="77777777" w:rsidR="00590389" w:rsidRPr="00590389" w:rsidRDefault="00590389" w:rsidP="00590389">
      <w:pPr>
        <w:pStyle w:val="Bibliography"/>
        <w:rPr>
          <w:rFonts w:cs="Times New Roman"/>
        </w:rPr>
      </w:pPr>
      <w:r w:rsidRPr="00590389">
        <w:rPr>
          <w:rFonts w:cs="Times New Roman"/>
        </w:rPr>
        <w:t>[22]</w:t>
      </w:r>
      <w:r w:rsidRPr="00590389">
        <w:rPr>
          <w:rFonts w:cs="Times New Roman"/>
        </w:rPr>
        <w:tab/>
        <w:t xml:space="preserve">D. S. Agnes, “Memahami API, REST API, dan RESTful API,” </w:t>
      </w:r>
      <w:r w:rsidRPr="00590389">
        <w:rPr>
          <w:rFonts w:cs="Times New Roman"/>
          <w:i/>
          <w:iCs/>
        </w:rPr>
        <w:t>wripolinema</w:t>
      </w:r>
      <w:r w:rsidRPr="00590389">
        <w:rPr>
          <w:rFonts w:cs="Times New Roman"/>
        </w:rPr>
        <w:t>, Sep. 17, 2020. https://medium.com/wripolinema/memahami-api-rest-api-dan-restful-api-5fd2327edd3c (accessed Dec. 24, 2021).</w:t>
      </w:r>
    </w:p>
    <w:p w14:paraId="175CA2D9" w14:textId="77777777" w:rsidR="00590389" w:rsidRPr="00590389" w:rsidRDefault="00590389" w:rsidP="00590389">
      <w:pPr>
        <w:pStyle w:val="Bibliography"/>
        <w:rPr>
          <w:rFonts w:cs="Times New Roman"/>
        </w:rPr>
      </w:pPr>
      <w:r w:rsidRPr="00590389">
        <w:rPr>
          <w:rFonts w:cs="Times New Roman"/>
        </w:rPr>
        <w:t>[23]</w:t>
      </w:r>
      <w:r w:rsidRPr="00590389">
        <w:rPr>
          <w:rFonts w:cs="Times New Roman"/>
        </w:rPr>
        <w:tab/>
        <w:t xml:space="preserve">“Volley overview,” </w:t>
      </w:r>
      <w:r w:rsidRPr="00590389">
        <w:rPr>
          <w:rFonts w:cs="Times New Roman"/>
          <w:i/>
          <w:iCs/>
        </w:rPr>
        <w:t>Android Developers</w:t>
      </w:r>
      <w:r w:rsidRPr="00590389">
        <w:rPr>
          <w:rFonts w:cs="Times New Roman"/>
        </w:rPr>
        <w:t>. https://developer.android.com/training/volley (accessed Dec. 24, 2021).</w:t>
      </w:r>
    </w:p>
    <w:p w14:paraId="57E02F27" w14:textId="77777777" w:rsidR="00590389" w:rsidRPr="00590389" w:rsidRDefault="00590389" w:rsidP="00590389">
      <w:pPr>
        <w:pStyle w:val="Bibliography"/>
        <w:rPr>
          <w:rFonts w:cs="Times New Roman"/>
        </w:rPr>
      </w:pPr>
      <w:r w:rsidRPr="00590389">
        <w:rPr>
          <w:rFonts w:cs="Times New Roman"/>
        </w:rPr>
        <w:t>[24]</w:t>
      </w:r>
      <w:r w:rsidRPr="00590389">
        <w:rPr>
          <w:rFonts w:cs="Times New Roman"/>
        </w:rPr>
        <w:tab/>
        <w:t>M. A. Lestari, M. Tabrani, and S. Ayumida, “SISTEM INFORMASI PENGOLAHAN DATA ADMINISTRASI KEPENDUDUKAN PADA KANTOR DESA PUCUNG KARAWANG,” vol. 13, no. 3, p. 8, 2018.</w:t>
      </w:r>
    </w:p>
    <w:p w14:paraId="4E7DE094" w14:textId="77777777" w:rsidR="00590389" w:rsidRPr="00590389" w:rsidRDefault="00590389" w:rsidP="00590389">
      <w:pPr>
        <w:pStyle w:val="Bibliography"/>
        <w:rPr>
          <w:rFonts w:cs="Times New Roman"/>
        </w:rPr>
      </w:pPr>
      <w:r w:rsidRPr="00590389">
        <w:rPr>
          <w:rFonts w:cs="Times New Roman"/>
        </w:rPr>
        <w:t>[25]</w:t>
      </w:r>
      <w:r w:rsidRPr="00590389">
        <w:rPr>
          <w:rFonts w:cs="Times New Roman"/>
        </w:rPr>
        <w:tab/>
        <w:t xml:space="preserve">“Apa itu ERD? Kenali Jenis, Komponen dan Tools yang Digunakan,” </w:t>
      </w:r>
      <w:r w:rsidRPr="00590389">
        <w:rPr>
          <w:rFonts w:cs="Times New Roman"/>
          <w:i/>
          <w:iCs/>
        </w:rPr>
        <w:t>Sekawan Media | Software House &amp; System Integrator Indonesia</w:t>
      </w:r>
      <w:r w:rsidRPr="00590389">
        <w:rPr>
          <w:rFonts w:cs="Times New Roman"/>
        </w:rPr>
        <w:t>, Jan. 04, 2021. https://www.sekawanmedia.co.id/blog/apa-itu-erd/ (accessed Dec. 28, 2021).</w:t>
      </w:r>
    </w:p>
    <w:p w14:paraId="642226DB" w14:textId="5CBCED35"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579352" w14:textId="77777777" w:rsidR="007B17FC" w:rsidRDefault="007B17FC" w:rsidP="00114A77">
      <w:pPr>
        <w:spacing w:line="240" w:lineRule="auto"/>
      </w:pPr>
      <w:r>
        <w:separator/>
      </w:r>
    </w:p>
  </w:endnote>
  <w:endnote w:type="continuationSeparator" w:id="0">
    <w:p w14:paraId="7624524A" w14:textId="77777777" w:rsidR="007B17FC" w:rsidRDefault="007B17FC"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06008D">
          <w:t>19</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2D00EF" w14:textId="77777777" w:rsidR="007B17FC" w:rsidRDefault="007B17FC" w:rsidP="00114A77">
      <w:pPr>
        <w:spacing w:line="240" w:lineRule="auto"/>
      </w:pPr>
      <w:r>
        <w:separator/>
      </w:r>
    </w:p>
  </w:footnote>
  <w:footnote w:type="continuationSeparator" w:id="0">
    <w:p w14:paraId="76F418EC" w14:textId="77777777" w:rsidR="007B17FC" w:rsidRDefault="007B17FC"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06008D">
          <w:t>20</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06008D">
          <w:t>17</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6"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4D76416"/>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2"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3" w15:restartNumberingAfterBreak="0">
    <w:nsid w:val="4C7036E3"/>
    <w:multiLevelType w:val="hybridMultilevel"/>
    <w:tmpl w:val="CFE89EA8"/>
    <w:lvl w:ilvl="0" w:tplc="0421000F">
      <w:start w:val="1"/>
      <w:numFmt w:val="decimal"/>
      <w:lvlText w:val="%1."/>
      <w:lvlJc w:val="left"/>
      <w:pPr>
        <w:ind w:left="1800" w:hanging="360"/>
      </w:p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7" w15:restartNumberingAfterBreak="0">
    <w:nsid w:val="6C596D43"/>
    <w:multiLevelType w:val="hybridMultilevel"/>
    <w:tmpl w:val="DCCCFE2A"/>
    <w:lvl w:ilvl="0" w:tplc="0421000F">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6"/>
  </w:num>
  <w:num w:numId="3">
    <w:abstractNumId w:val="14"/>
  </w:num>
  <w:num w:numId="4">
    <w:abstractNumId w:val="15"/>
  </w:num>
  <w:num w:numId="5">
    <w:abstractNumId w:val="8"/>
  </w:num>
  <w:num w:numId="6">
    <w:abstractNumId w:val="0"/>
  </w:num>
  <w:num w:numId="7">
    <w:abstractNumId w:val="3"/>
  </w:num>
  <w:num w:numId="8">
    <w:abstractNumId w:val="18"/>
  </w:num>
  <w:num w:numId="9">
    <w:abstractNumId w:val="10"/>
  </w:num>
  <w:num w:numId="10">
    <w:abstractNumId w:val="16"/>
  </w:num>
  <w:num w:numId="11">
    <w:abstractNumId w:val="4"/>
  </w:num>
  <w:num w:numId="12">
    <w:abstractNumId w:val="7"/>
  </w:num>
  <w:num w:numId="13">
    <w:abstractNumId w:val="13"/>
  </w:num>
  <w:num w:numId="14">
    <w:abstractNumId w:val="2"/>
  </w:num>
  <w:num w:numId="15">
    <w:abstractNumId w:val="17"/>
  </w:num>
  <w:num w:numId="16">
    <w:abstractNumId w:val="19"/>
  </w:num>
  <w:num w:numId="17">
    <w:abstractNumId w:val="12"/>
  </w:num>
  <w:num w:numId="18">
    <w:abstractNumId w:val="5"/>
  </w:num>
  <w:num w:numId="19">
    <w:abstractNumId w:val="1"/>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06647"/>
    <w:rsid w:val="000143C1"/>
    <w:rsid w:val="00022CF8"/>
    <w:rsid w:val="00027141"/>
    <w:rsid w:val="000273E8"/>
    <w:rsid w:val="00047345"/>
    <w:rsid w:val="0005388B"/>
    <w:rsid w:val="0006008D"/>
    <w:rsid w:val="00061998"/>
    <w:rsid w:val="00065B42"/>
    <w:rsid w:val="000706E0"/>
    <w:rsid w:val="00072598"/>
    <w:rsid w:val="0008119F"/>
    <w:rsid w:val="0008464C"/>
    <w:rsid w:val="000868D3"/>
    <w:rsid w:val="000974B7"/>
    <w:rsid w:val="000A2D83"/>
    <w:rsid w:val="000B20F3"/>
    <w:rsid w:val="000B7149"/>
    <w:rsid w:val="000C1972"/>
    <w:rsid w:val="000C4C73"/>
    <w:rsid w:val="000D42C1"/>
    <w:rsid w:val="000E4273"/>
    <w:rsid w:val="00114A77"/>
    <w:rsid w:val="00117096"/>
    <w:rsid w:val="00121421"/>
    <w:rsid w:val="001221B5"/>
    <w:rsid w:val="001261A6"/>
    <w:rsid w:val="00130DF5"/>
    <w:rsid w:val="00136553"/>
    <w:rsid w:val="0013696C"/>
    <w:rsid w:val="00137C96"/>
    <w:rsid w:val="001404F1"/>
    <w:rsid w:val="00140BA1"/>
    <w:rsid w:val="00140FDC"/>
    <w:rsid w:val="001417D6"/>
    <w:rsid w:val="00146B81"/>
    <w:rsid w:val="00147982"/>
    <w:rsid w:val="0015375B"/>
    <w:rsid w:val="00154BC3"/>
    <w:rsid w:val="00167203"/>
    <w:rsid w:val="00167931"/>
    <w:rsid w:val="00171362"/>
    <w:rsid w:val="00174233"/>
    <w:rsid w:val="00182025"/>
    <w:rsid w:val="001869DC"/>
    <w:rsid w:val="0019035C"/>
    <w:rsid w:val="001A2AF0"/>
    <w:rsid w:val="001A6840"/>
    <w:rsid w:val="001C552A"/>
    <w:rsid w:val="001D2366"/>
    <w:rsid w:val="001E6022"/>
    <w:rsid w:val="001E73F0"/>
    <w:rsid w:val="001E7C34"/>
    <w:rsid w:val="001F3129"/>
    <w:rsid w:val="00204AD3"/>
    <w:rsid w:val="00207132"/>
    <w:rsid w:val="0021077C"/>
    <w:rsid w:val="00210786"/>
    <w:rsid w:val="00216942"/>
    <w:rsid w:val="0022239E"/>
    <w:rsid w:val="0022295C"/>
    <w:rsid w:val="00230D1E"/>
    <w:rsid w:val="00234551"/>
    <w:rsid w:val="00244296"/>
    <w:rsid w:val="00246481"/>
    <w:rsid w:val="00254375"/>
    <w:rsid w:val="00254D05"/>
    <w:rsid w:val="00256456"/>
    <w:rsid w:val="00290887"/>
    <w:rsid w:val="00296F4D"/>
    <w:rsid w:val="002A091F"/>
    <w:rsid w:val="002A09B2"/>
    <w:rsid w:val="002A39EE"/>
    <w:rsid w:val="002A71B7"/>
    <w:rsid w:val="002B11DC"/>
    <w:rsid w:val="002B5879"/>
    <w:rsid w:val="002B598A"/>
    <w:rsid w:val="002E33A9"/>
    <w:rsid w:val="002F73D0"/>
    <w:rsid w:val="0030632E"/>
    <w:rsid w:val="00314E29"/>
    <w:rsid w:val="00316433"/>
    <w:rsid w:val="003230A5"/>
    <w:rsid w:val="0032501F"/>
    <w:rsid w:val="00325650"/>
    <w:rsid w:val="00336C8C"/>
    <w:rsid w:val="003374D3"/>
    <w:rsid w:val="00360371"/>
    <w:rsid w:val="00362C7F"/>
    <w:rsid w:val="0036794C"/>
    <w:rsid w:val="00373D24"/>
    <w:rsid w:val="00374A30"/>
    <w:rsid w:val="003774E8"/>
    <w:rsid w:val="00377B19"/>
    <w:rsid w:val="00393F1A"/>
    <w:rsid w:val="00396C3D"/>
    <w:rsid w:val="003970F8"/>
    <w:rsid w:val="003C498C"/>
    <w:rsid w:val="003D020D"/>
    <w:rsid w:val="003D0EC1"/>
    <w:rsid w:val="003E4257"/>
    <w:rsid w:val="003E42FA"/>
    <w:rsid w:val="003E5B60"/>
    <w:rsid w:val="003E60E6"/>
    <w:rsid w:val="003F3C6F"/>
    <w:rsid w:val="0040772B"/>
    <w:rsid w:val="0041407C"/>
    <w:rsid w:val="0041682B"/>
    <w:rsid w:val="004168C6"/>
    <w:rsid w:val="00416DA0"/>
    <w:rsid w:val="004242B2"/>
    <w:rsid w:val="00430783"/>
    <w:rsid w:val="00457AC1"/>
    <w:rsid w:val="00457D4C"/>
    <w:rsid w:val="00471C19"/>
    <w:rsid w:val="00473256"/>
    <w:rsid w:val="00474456"/>
    <w:rsid w:val="00475AB8"/>
    <w:rsid w:val="00477DF7"/>
    <w:rsid w:val="00482E83"/>
    <w:rsid w:val="00482FE9"/>
    <w:rsid w:val="00486262"/>
    <w:rsid w:val="0048673A"/>
    <w:rsid w:val="00494481"/>
    <w:rsid w:val="004A6A2A"/>
    <w:rsid w:val="004B36D5"/>
    <w:rsid w:val="004B6E2D"/>
    <w:rsid w:val="004D29BD"/>
    <w:rsid w:val="004D649C"/>
    <w:rsid w:val="004E036F"/>
    <w:rsid w:val="004E738E"/>
    <w:rsid w:val="004F3B98"/>
    <w:rsid w:val="004F6D17"/>
    <w:rsid w:val="00503F6A"/>
    <w:rsid w:val="0050706D"/>
    <w:rsid w:val="00517412"/>
    <w:rsid w:val="00531B4F"/>
    <w:rsid w:val="005466AA"/>
    <w:rsid w:val="00546B0B"/>
    <w:rsid w:val="005526D2"/>
    <w:rsid w:val="005648B2"/>
    <w:rsid w:val="00566E19"/>
    <w:rsid w:val="00580E5F"/>
    <w:rsid w:val="00587777"/>
    <w:rsid w:val="00590389"/>
    <w:rsid w:val="00592AC8"/>
    <w:rsid w:val="00594121"/>
    <w:rsid w:val="005A175E"/>
    <w:rsid w:val="005A3A43"/>
    <w:rsid w:val="005B3488"/>
    <w:rsid w:val="005B62A7"/>
    <w:rsid w:val="005C3B4D"/>
    <w:rsid w:val="005D3884"/>
    <w:rsid w:val="005D3ECC"/>
    <w:rsid w:val="005D451F"/>
    <w:rsid w:val="005F0CEC"/>
    <w:rsid w:val="00603C24"/>
    <w:rsid w:val="006154F6"/>
    <w:rsid w:val="00615E80"/>
    <w:rsid w:val="006269FF"/>
    <w:rsid w:val="00627D1F"/>
    <w:rsid w:val="0063067C"/>
    <w:rsid w:val="006406A0"/>
    <w:rsid w:val="00647874"/>
    <w:rsid w:val="00652518"/>
    <w:rsid w:val="00661824"/>
    <w:rsid w:val="0066438C"/>
    <w:rsid w:val="0067017A"/>
    <w:rsid w:val="00676DEE"/>
    <w:rsid w:val="00682637"/>
    <w:rsid w:val="00685C50"/>
    <w:rsid w:val="006A7A5B"/>
    <w:rsid w:val="006B05AC"/>
    <w:rsid w:val="006B4606"/>
    <w:rsid w:val="006B6C31"/>
    <w:rsid w:val="006C5433"/>
    <w:rsid w:val="006C6101"/>
    <w:rsid w:val="006C7BED"/>
    <w:rsid w:val="006D100E"/>
    <w:rsid w:val="006E027B"/>
    <w:rsid w:val="006F5061"/>
    <w:rsid w:val="00703054"/>
    <w:rsid w:val="00714EE9"/>
    <w:rsid w:val="007239BA"/>
    <w:rsid w:val="007304C2"/>
    <w:rsid w:val="0074013A"/>
    <w:rsid w:val="00742BE0"/>
    <w:rsid w:val="00761D01"/>
    <w:rsid w:val="00762465"/>
    <w:rsid w:val="0076618F"/>
    <w:rsid w:val="007665F3"/>
    <w:rsid w:val="007700D9"/>
    <w:rsid w:val="007863E7"/>
    <w:rsid w:val="0079005E"/>
    <w:rsid w:val="00791E9D"/>
    <w:rsid w:val="00792A5E"/>
    <w:rsid w:val="00792DCE"/>
    <w:rsid w:val="007965F5"/>
    <w:rsid w:val="007A0A63"/>
    <w:rsid w:val="007A0C65"/>
    <w:rsid w:val="007B17FC"/>
    <w:rsid w:val="007B217A"/>
    <w:rsid w:val="007B4FFB"/>
    <w:rsid w:val="007C76FB"/>
    <w:rsid w:val="007E0A6B"/>
    <w:rsid w:val="007E4DD8"/>
    <w:rsid w:val="007F16C0"/>
    <w:rsid w:val="007F642E"/>
    <w:rsid w:val="00810CBC"/>
    <w:rsid w:val="008203B5"/>
    <w:rsid w:val="0082153A"/>
    <w:rsid w:val="00823366"/>
    <w:rsid w:val="00824C5D"/>
    <w:rsid w:val="00841D32"/>
    <w:rsid w:val="00842EC7"/>
    <w:rsid w:val="008474C9"/>
    <w:rsid w:val="00860DF6"/>
    <w:rsid w:val="00861945"/>
    <w:rsid w:val="0086219B"/>
    <w:rsid w:val="0086384F"/>
    <w:rsid w:val="00864796"/>
    <w:rsid w:val="00871F52"/>
    <w:rsid w:val="008765BF"/>
    <w:rsid w:val="00881B89"/>
    <w:rsid w:val="0088549A"/>
    <w:rsid w:val="00897DAD"/>
    <w:rsid w:val="008A3493"/>
    <w:rsid w:val="008B23E3"/>
    <w:rsid w:val="008C090F"/>
    <w:rsid w:val="008C19EF"/>
    <w:rsid w:val="008D32BA"/>
    <w:rsid w:val="008D6201"/>
    <w:rsid w:val="008F411A"/>
    <w:rsid w:val="008F59C0"/>
    <w:rsid w:val="00905D58"/>
    <w:rsid w:val="00906E30"/>
    <w:rsid w:val="00912EBC"/>
    <w:rsid w:val="0091463E"/>
    <w:rsid w:val="009227B1"/>
    <w:rsid w:val="00924811"/>
    <w:rsid w:val="00935B40"/>
    <w:rsid w:val="00962410"/>
    <w:rsid w:val="00971FD0"/>
    <w:rsid w:val="00975ED8"/>
    <w:rsid w:val="009A0E15"/>
    <w:rsid w:val="009A2460"/>
    <w:rsid w:val="009A3325"/>
    <w:rsid w:val="009A5D6F"/>
    <w:rsid w:val="009B0AB7"/>
    <w:rsid w:val="009B7205"/>
    <w:rsid w:val="009B79AF"/>
    <w:rsid w:val="009C637D"/>
    <w:rsid w:val="009D77F3"/>
    <w:rsid w:val="009E0051"/>
    <w:rsid w:val="009E1DAF"/>
    <w:rsid w:val="009E69FC"/>
    <w:rsid w:val="009F6906"/>
    <w:rsid w:val="009F78CA"/>
    <w:rsid w:val="00A04834"/>
    <w:rsid w:val="00A10386"/>
    <w:rsid w:val="00A107F0"/>
    <w:rsid w:val="00A14ABC"/>
    <w:rsid w:val="00A26DE7"/>
    <w:rsid w:val="00A43C01"/>
    <w:rsid w:val="00A445A5"/>
    <w:rsid w:val="00A466AE"/>
    <w:rsid w:val="00A56662"/>
    <w:rsid w:val="00A5715B"/>
    <w:rsid w:val="00A572D7"/>
    <w:rsid w:val="00A623C0"/>
    <w:rsid w:val="00A71164"/>
    <w:rsid w:val="00A731C9"/>
    <w:rsid w:val="00A753AF"/>
    <w:rsid w:val="00A91AF8"/>
    <w:rsid w:val="00A92DA7"/>
    <w:rsid w:val="00A92EAB"/>
    <w:rsid w:val="00A95EC3"/>
    <w:rsid w:val="00AB1AAE"/>
    <w:rsid w:val="00AC0871"/>
    <w:rsid w:val="00AC3DCD"/>
    <w:rsid w:val="00AD65F0"/>
    <w:rsid w:val="00AE51AF"/>
    <w:rsid w:val="00AE5AFB"/>
    <w:rsid w:val="00B0377C"/>
    <w:rsid w:val="00B0472E"/>
    <w:rsid w:val="00B04CDE"/>
    <w:rsid w:val="00B116E6"/>
    <w:rsid w:val="00B175B3"/>
    <w:rsid w:val="00B24F9F"/>
    <w:rsid w:val="00B26927"/>
    <w:rsid w:val="00B33F5A"/>
    <w:rsid w:val="00B56EDD"/>
    <w:rsid w:val="00B74351"/>
    <w:rsid w:val="00B87DCF"/>
    <w:rsid w:val="00B90BD6"/>
    <w:rsid w:val="00B947B7"/>
    <w:rsid w:val="00B9555F"/>
    <w:rsid w:val="00B96EFC"/>
    <w:rsid w:val="00BA09D8"/>
    <w:rsid w:val="00BA3DA5"/>
    <w:rsid w:val="00BB03EC"/>
    <w:rsid w:val="00BB554C"/>
    <w:rsid w:val="00BB5D11"/>
    <w:rsid w:val="00BC23D5"/>
    <w:rsid w:val="00BD69C1"/>
    <w:rsid w:val="00BE2C89"/>
    <w:rsid w:val="00BE4F35"/>
    <w:rsid w:val="00BE770C"/>
    <w:rsid w:val="00BF177B"/>
    <w:rsid w:val="00BF4CED"/>
    <w:rsid w:val="00C02672"/>
    <w:rsid w:val="00C0372B"/>
    <w:rsid w:val="00C0443B"/>
    <w:rsid w:val="00C056A1"/>
    <w:rsid w:val="00C22980"/>
    <w:rsid w:val="00C245DC"/>
    <w:rsid w:val="00C26F23"/>
    <w:rsid w:val="00C354D2"/>
    <w:rsid w:val="00C42F14"/>
    <w:rsid w:val="00C53150"/>
    <w:rsid w:val="00C730D4"/>
    <w:rsid w:val="00C933D5"/>
    <w:rsid w:val="00C94434"/>
    <w:rsid w:val="00CA0230"/>
    <w:rsid w:val="00CA540E"/>
    <w:rsid w:val="00CA5844"/>
    <w:rsid w:val="00CA773C"/>
    <w:rsid w:val="00CB0DF7"/>
    <w:rsid w:val="00CE20B8"/>
    <w:rsid w:val="00CF03FB"/>
    <w:rsid w:val="00CF367E"/>
    <w:rsid w:val="00CF4E66"/>
    <w:rsid w:val="00CF5C29"/>
    <w:rsid w:val="00D03803"/>
    <w:rsid w:val="00D0745D"/>
    <w:rsid w:val="00D176D5"/>
    <w:rsid w:val="00D2656C"/>
    <w:rsid w:val="00D2715C"/>
    <w:rsid w:val="00D408C8"/>
    <w:rsid w:val="00D423F7"/>
    <w:rsid w:val="00D51ADE"/>
    <w:rsid w:val="00D547D6"/>
    <w:rsid w:val="00D55331"/>
    <w:rsid w:val="00D76BE9"/>
    <w:rsid w:val="00D900A5"/>
    <w:rsid w:val="00D942BE"/>
    <w:rsid w:val="00D95DE5"/>
    <w:rsid w:val="00D96F38"/>
    <w:rsid w:val="00DA3516"/>
    <w:rsid w:val="00DC39FF"/>
    <w:rsid w:val="00DD122F"/>
    <w:rsid w:val="00DE2B37"/>
    <w:rsid w:val="00DF475F"/>
    <w:rsid w:val="00DF53FA"/>
    <w:rsid w:val="00E018D9"/>
    <w:rsid w:val="00E01AB0"/>
    <w:rsid w:val="00E023F6"/>
    <w:rsid w:val="00E07128"/>
    <w:rsid w:val="00E1071A"/>
    <w:rsid w:val="00E13519"/>
    <w:rsid w:val="00E17AA7"/>
    <w:rsid w:val="00E24FF3"/>
    <w:rsid w:val="00E37E8D"/>
    <w:rsid w:val="00E41E83"/>
    <w:rsid w:val="00E47CF3"/>
    <w:rsid w:val="00E5060A"/>
    <w:rsid w:val="00E50625"/>
    <w:rsid w:val="00E55724"/>
    <w:rsid w:val="00E61E8E"/>
    <w:rsid w:val="00E7586C"/>
    <w:rsid w:val="00E879F3"/>
    <w:rsid w:val="00E92FBC"/>
    <w:rsid w:val="00EB1038"/>
    <w:rsid w:val="00EB7018"/>
    <w:rsid w:val="00EC3C77"/>
    <w:rsid w:val="00EC3CE8"/>
    <w:rsid w:val="00ED1F1F"/>
    <w:rsid w:val="00ED263A"/>
    <w:rsid w:val="00ED4ABB"/>
    <w:rsid w:val="00ED74BE"/>
    <w:rsid w:val="00EE0AAB"/>
    <w:rsid w:val="00EF19F4"/>
    <w:rsid w:val="00F0100C"/>
    <w:rsid w:val="00F27C5F"/>
    <w:rsid w:val="00F31C96"/>
    <w:rsid w:val="00F37597"/>
    <w:rsid w:val="00F42964"/>
    <w:rsid w:val="00F42EAB"/>
    <w:rsid w:val="00F4655D"/>
    <w:rsid w:val="00F50B5F"/>
    <w:rsid w:val="00F53FCE"/>
    <w:rsid w:val="00F64C81"/>
    <w:rsid w:val="00F67828"/>
    <w:rsid w:val="00F67A6F"/>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1B4D21B6-BD53-4943-9A9F-48DD3E88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504"/>
      </w:tabs>
      <w:spacing w:line="240" w:lineRule="auto"/>
      <w:ind w:left="504" w:hanging="50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D11A0948-F29B-46B7-88BF-4E4CB790F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2672</Words>
  <Characters>72237</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2</cp:revision>
  <cp:lastPrinted>2021-12-27T18:54:00Z</cp:lastPrinted>
  <dcterms:created xsi:type="dcterms:W3CDTF">2022-01-30T10:33:00Z</dcterms:created>
  <dcterms:modified xsi:type="dcterms:W3CDTF">2022-01-3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quy4sa8"/&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